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6A904AFC" w:rsidR="00A27DF5" w:rsidRPr="000D085D" w:rsidRDefault="00495EDE" w:rsidP="00A27DF5">
      <w:pPr>
        <w:spacing w:line="480" w:lineRule="auto"/>
        <w:rPr>
          <w:rFonts w:ascii="Times New Roman" w:hAnsi="Times New Roman" w:cs="Times New Roman"/>
        </w:rPr>
      </w:pPr>
      <w:r>
        <w:rPr>
          <w:rFonts w:ascii="Times New Roman" w:hAnsi="Times New Roman" w:cs="Times New Roman"/>
        </w:rPr>
        <w:t>Spatial patterns of stand-replacing fire</w:t>
      </w: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5B64E24" w:rsidR="008730C8" w:rsidRPr="000D085D" w:rsidRDefault="00764341" w:rsidP="00495EDE">
      <w:pPr>
        <w:spacing w:line="480" w:lineRule="auto"/>
        <w:rPr>
          <w:rFonts w:ascii="Times New Roman" w:hAnsi="Times New Roman" w:cs="Times New Roman"/>
        </w:rPr>
      </w:pPr>
      <w:r>
        <w:rPr>
          <w:rFonts w:ascii="Times New Roman" w:hAnsi="Times New Roman" w:cs="Times New Roman"/>
        </w:rPr>
        <w:t>Changing s</w:t>
      </w:r>
      <w:r w:rsidR="00BF3424">
        <w:rPr>
          <w:rFonts w:ascii="Times New Roman" w:hAnsi="Times New Roman" w:cs="Times New Roman"/>
        </w:rPr>
        <w:t xml:space="preserve">patial patterns of stand-replacing fire in California </w:t>
      </w:r>
      <w:del w:id="0" w:author="Jens Stevens" w:date="2017-08-27T17:16:00Z">
        <w:r w:rsidR="00BF3424" w:rsidDel="00A33F37">
          <w:rPr>
            <w:rFonts w:ascii="Times New Roman" w:hAnsi="Times New Roman" w:cs="Times New Roman"/>
          </w:rPr>
          <w:delText>mixed-</w:delText>
        </w:r>
      </w:del>
      <w:r w:rsidR="00BF3424">
        <w:rPr>
          <w:rFonts w:ascii="Times New Roman" w:hAnsi="Times New Roman" w:cs="Times New Roman"/>
        </w:rPr>
        <w:t>conifer forests</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20A16E94" w14:textId="793F9547" w:rsidR="00FF0030" w:rsidRDefault="00FF0030" w:rsidP="00A27DF5">
      <w:pPr>
        <w:spacing w:line="480" w:lineRule="auto"/>
        <w:rPr>
          <w:rFonts w:ascii="Times New Roman" w:hAnsi="Times New Roman"/>
        </w:rPr>
      </w:pPr>
      <w:r>
        <w:rPr>
          <w:rFonts w:ascii="Times New Roman" w:hAnsi="Times New Roman"/>
        </w:rPr>
        <w:t>Original Research Paper</w:t>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D09A84C" w14:textId="4D558C48"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w:t>
      </w:r>
      <w:del w:id="1" w:author="Jens Stevens" w:date="2017-08-27T17:19:00Z">
        <w:r w:rsidR="00D3122B" w:rsidDel="00A33F37">
          <w:rPr>
            <w:rFonts w:ascii="Times New Roman" w:hAnsi="Times New Roman" w:cs="Times New Roman"/>
          </w:rPr>
          <w:delText>37</w:delText>
        </w:r>
        <w:r w:rsidR="00FF7161" w:rsidDel="00A33F37">
          <w:rPr>
            <w:rFonts w:ascii="Times New Roman" w:hAnsi="Times New Roman" w:cs="Times New Roman"/>
          </w:rPr>
          <w:delText>2</w:delText>
        </w:r>
        <w:r w:rsidR="00D3122B" w:rsidDel="00A33F37">
          <w:rPr>
            <w:rFonts w:ascii="Times New Roman" w:hAnsi="Times New Roman" w:cs="Times New Roman"/>
          </w:rPr>
          <w:delText xml:space="preserve"> </w:delText>
        </w:r>
      </w:del>
      <w:ins w:id="2" w:author="Jens Stevens" w:date="2017-08-27T17:19:00Z">
        <w:r w:rsidR="00A33F37">
          <w:rPr>
            <w:rFonts w:ascii="Times New Roman" w:hAnsi="Times New Roman" w:cs="Times New Roman"/>
          </w:rPr>
          <w:t>405</w:t>
        </w:r>
        <w:bookmarkStart w:id="3" w:name="_GoBack"/>
        <w:bookmarkEnd w:id="3"/>
        <w:r w:rsidR="00A33F37">
          <w:rPr>
            <w:rFonts w:ascii="Times New Roman" w:hAnsi="Times New Roman" w:cs="Times New Roman"/>
          </w:rPr>
          <w:t xml:space="preserve"> </w:t>
        </w:r>
      </w:ins>
      <w:r w:rsidR="00D3122B">
        <w:rPr>
          <w:rFonts w:ascii="Times New Roman" w:hAnsi="Times New Roman" w:cs="Times New Roman"/>
        </w:rPr>
        <w:t>words]</w:t>
      </w:r>
    </w:p>
    <w:p w14:paraId="4C3D34CD" w14:textId="42511A2B" w:rsidR="00863C90" w:rsidRDefault="00863C90" w:rsidP="00D45535">
      <w:pPr>
        <w:spacing w:line="480" w:lineRule="auto"/>
        <w:rPr>
          <w:rFonts w:ascii="Times New Roman" w:hAnsi="Times New Roman" w:cs="Times New Roman"/>
        </w:rPr>
      </w:pPr>
      <w:r>
        <w:rPr>
          <w:rFonts w:ascii="Times New Roman" w:hAnsi="Times New Roman" w:cs="Times New Roman"/>
        </w:rPr>
        <w:tab/>
        <w:t xml:space="preserve">Stand-replacing fire has profound ecological impacts in </w:t>
      </w:r>
      <w:del w:id="4" w:author="Jens Stevens" w:date="2017-08-27T17:16:00Z">
        <w:r w:rsidDel="00A33F37">
          <w:rPr>
            <w:rFonts w:ascii="Times New Roman" w:hAnsi="Times New Roman" w:cs="Times New Roman"/>
          </w:rPr>
          <w:delText>mixed-</w:delText>
        </w:r>
      </w:del>
      <w:r>
        <w:rPr>
          <w:rFonts w:ascii="Times New Roman" w:hAnsi="Times New Roman" w:cs="Times New Roman"/>
        </w:rPr>
        <w:t>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w:t>
      </w:r>
      <w:del w:id="5" w:author="Jens Stevens" w:date="2017-08-16T10:26:00Z">
        <w:r w:rsidDel="00083AF0">
          <w:rPr>
            <w:rFonts w:ascii="Times New Roman" w:hAnsi="Times New Roman" w:cs="Times New Roman"/>
          </w:rPr>
          <w:delText>spatial scale</w:delText>
        </w:r>
      </w:del>
      <w:ins w:id="6" w:author="Jens Stevens" w:date="2017-08-16T10:26:00Z">
        <w:r w:rsidR="00083AF0">
          <w:rPr>
            <w:rFonts w:ascii="Times New Roman" w:hAnsi="Times New Roman" w:cs="Times New Roman"/>
          </w:rPr>
          <w:t>size</w:t>
        </w:r>
      </w:ins>
      <w:r>
        <w:rPr>
          <w:rFonts w:ascii="Times New Roman" w:hAnsi="Times New Roman" w:cs="Times New Roman"/>
        </w:rPr>
        <w:t xml:space="preserve"> and </w:t>
      </w:r>
      <w:del w:id="7" w:author="Jens Stevens" w:date="2017-08-16T10:28:00Z">
        <w:r w:rsidDel="00083AF0">
          <w:rPr>
            <w:rFonts w:ascii="Times New Roman" w:hAnsi="Times New Roman" w:cs="Times New Roman"/>
          </w:rPr>
          <w:delText xml:space="preserve">pattern </w:delText>
        </w:r>
      </w:del>
      <w:ins w:id="8" w:author="Jens Stevens" w:date="2017-08-16T10:28:00Z">
        <w:r w:rsidR="00083AF0">
          <w:rPr>
            <w:rFonts w:ascii="Times New Roman" w:hAnsi="Times New Roman" w:cs="Times New Roman"/>
          </w:rPr>
          <w:t xml:space="preserve">shape </w:t>
        </w:r>
      </w:ins>
      <w:r>
        <w:rPr>
          <w:rFonts w:ascii="Times New Roman" w:hAnsi="Times New Roman" w:cs="Times New Roman"/>
        </w:rPr>
        <w:t xml:space="preserve">of stand-replacing </w:t>
      </w:r>
      <w:del w:id="9" w:author="Jens Stevens" w:date="2017-08-16T10:28:00Z">
        <w:r w:rsidDel="00083AF0">
          <w:rPr>
            <w:rFonts w:ascii="Times New Roman" w:hAnsi="Times New Roman" w:cs="Times New Roman"/>
          </w:rPr>
          <w:delText>effects is a</w:delText>
        </w:r>
      </w:del>
      <w:ins w:id="10" w:author="Jens Stevens" w:date="2017-08-16T10:28:00Z">
        <w:r w:rsidR="00083AF0">
          <w:rPr>
            <w:rFonts w:ascii="Times New Roman" w:hAnsi="Times New Roman" w:cs="Times New Roman"/>
          </w:rPr>
          <w:t>patches are</w:t>
        </w:r>
      </w:ins>
      <w:r>
        <w:rPr>
          <w:rFonts w:ascii="Times New Roman" w:hAnsi="Times New Roman" w:cs="Times New Roman"/>
        </w:rPr>
        <w:t xml:space="preserve"> critical metric</w:t>
      </w:r>
      <w:ins w:id="11" w:author="Jens Stevens" w:date="2017-08-16T10:28:00Z">
        <w:r w:rsidR="00083AF0">
          <w:rPr>
            <w:rFonts w:ascii="Times New Roman" w:hAnsi="Times New Roman" w:cs="Times New Roman"/>
          </w:rPr>
          <w:t>s</w:t>
        </w:r>
      </w:ins>
      <w:r>
        <w:rPr>
          <w:rFonts w:ascii="Times New Roman" w:hAnsi="Times New Roman" w:cs="Times New Roman"/>
        </w:rPr>
        <w:t xml:space="preserve"> that </w:t>
      </w:r>
      <w:del w:id="12" w:author="Jens Stevens" w:date="2017-08-16T10:28:00Z">
        <w:r w:rsidDel="00083AF0">
          <w:rPr>
            <w:rFonts w:ascii="Times New Roman" w:hAnsi="Times New Roman" w:cs="Times New Roman"/>
          </w:rPr>
          <w:delText xml:space="preserve">is </w:delText>
        </w:r>
      </w:del>
      <w:ins w:id="13" w:author="Jens Stevens" w:date="2017-08-16T10:28:00Z">
        <w:r w:rsidR="00083AF0">
          <w:rPr>
            <w:rFonts w:ascii="Times New Roman" w:hAnsi="Times New Roman" w:cs="Times New Roman"/>
          </w:rPr>
          <w:t xml:space="preserve">are difficult to describe and </w:t>
        </w:r>
      </w:ins>
      <w:r>
        <w:rPr>
          <w:rFonts w:ascii="Times New Roman" w:hAnsi="Times New Roman" w:cs="Times New Roman"/>
        </w:rPr>
        <w:t xml:space="preserve">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w:t>
      </w:r>
      <w:proofErr w:type="gramStart"/>
      <w:r w:rsidR="00FA75A8">
        <w:rPr>
          <w:rFonts w:ascii="Times New Roman" w:hAnsi="Times New Roman" w:cs="Times New Roman"/>
        </w:rPr>
        <w:t>recently</w:t>
      </w:r>
      <w:r w:rsidR="00FF0030">
        <w:rPr>
          <w:rFonts w:ascii="Times New Roman" w:hAnsi="Times New Roman" w:cs="Times New Roman"/>
        </w:rPr>
        <w:t>-</w:t>
      </w:r>
      <w:r w:rsidR="00FA75A8">
        <w:rPr>
          <w:rFonts w:ascii="Times New Roman" w:hAnsi="Times New Roman" w:cs="Times New Roman"/>
        </w:rPr>
        <w:t>developed</w:t>
      </w:r>
      <w:proofErr w:type="gramEnd"/>
      <w:r w:rsidR="00FA75A8">
        <w:rPr>
          <w:rFonts w:ascii="Times New Roman" w:hAnsi="Times New Roman" w:cs="Times New Roman"/>
        </w:rPr>
        <w:t xml:space="preserve">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w:t>
      </w:r>
      <w:ins w:id="14" w:author="Jens Stevens" w:date="2017-08-27T17:16:00Z">
        <w:r w:rsidR="00A33F37">
          <w:rPr>
            <w:rFonts w:ascii="Times New Roman" w:hAnsi="Times New Roman" w:cs="Times New Roman"/>
          </w:rPr>
          <w:t xml:space="preserve">pine, fir, and </w:t>
        </w:r>
      </w:ins>
      <w:r w:rsidR="00FA75A8">
        <w:rPr>
          <w:rFonts w:ascii="Times New Roman" w:hAnsi="Times New Roman" w:cs="Times New Roman"/>
        </w:rPr>
        <w:t>mixed-conifer forests between 1984 and 2015 and asked whether this metric, the stand-replacing decay coefficient (SDC), has changed over time, whether it is affected by fire management</w:t>
      </w:r>
      <w:del w:id="15" w:author="Jens Stevens" w:date="2017-08-16T14:05:00Z">
        <w:r w:rsidR="00FA75A8" w:rsidDel="00C30968">
          <w:rPr>
            <w:rFonts w:ascii="Times New Roman" w:hAnsi="Times New Roman" w:cs="Times New Roman"/>
          </w:rPr>
          <w:delText xml:space="preserve"> and past forest management</w:delText>
        </w:r>
      </w:del>
      <w:r w:rsidR="00FA75A8">
        <w:rPr>
          <w:rFonts w:ascii="Times New Roman" w:hAnsi="Times New Roman" w:cs="Times New Roman"/>
        </w:rPr>
        <w:t xml:space="preserve">,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w:t>
      </w:r>
      <w:ins w:id="16" w:author="Jens Stevens" w:date="2017-08-27T14:59:00Z">
        <w:r w:rsidR="009313B8">
          <w:rPr>
            <w:rFonts w:ascii="Times New Roman" w:hAnsi="Times New Roman" w:cs="Times New Roman"/>
          </w:rPr>
          <w:t xml:space="preserve"> (significantly so in the Sierra Nevada region)</w:t>
        </w:r>
      </w:ins>
      <w:r w:rsidR="00FA75A8">
        <w:rPr>
          <w:rFonts w:ascii="Times New Roman" w:hAnsi="Times New Roman" w:cs="Times New Roman"/>
        </w:rPr>
        <w:t>, indicating that stand-replacing patches became larger and more regularly shaped. The decrease in SDC was particularly pronounced in the years since 201</w:t>
      </w:r>
      <w:r w:rsidR="00FF0030">
        <w:rPr>
          <w:rFonts w:ascii="Times New Roman" w:hAnsi="Times New Roman" w:cs="Times New Roman"/>
        </w:rPr>
        <w:t>1</w:t>
      </w:r>
      <w:r w:rsidR="00FA75A8">
        <w:rPr>
          <w:rFonts w:ascii="Times New Roman" w:hAnsi="Times New Roman" w:cs="Times New Roman"/>
        </w:rPr>
        <w:t>.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w:t>
      </w:r>
      <w:r w:rsidR="00FF0030">
        <w:rPr>
          <w:rFonts w:ascii="Times New Roman" w:hAnsi="Times New Roman" w:cs="Times New Roman"/>
        </w:rPr>
        <w:t>useful for comparing</w:t>
      </w:r>
      <w:r w:rsidR="00976901">
        <w:rPr>
          <w:rFonts w:ascii="Times New Roman" w:hAnsi="Times New Roman" w:cs="Times New Roman"/>
        </w:rPr>
        <w:t xml:space="preserve"> fires because it is associated with more conventional metrics such as percent high-severity</w:t>
      </w:r>
      <w:r w:rsidR="00FF0030">
        <w:rPr>
          <w:rFonts w:ascii="Times New Roman" w:hAnsi="Times New Roman" w:cs="Times New Roman"/>
        </w:rPr>
        <w:t>,</w:t>
      </w:r>
      <w:r w:rsidR="00976901">
        <w:rPr>
          <w:rFonts w:ascii="Times New Roman" w:hAnsi="Times New Roman" w:cs="Times New Roman"/>
        </w:rPr>
        <w:t xml:space="preserve">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w:t>
      </w:r>
      <w:r w:rsidR="00FB27D9">
        <w:rPr>
          <w:rFonts w:ascii="Times New Roman" w:hAnsi="Times New Roman" w:cs="Times New Roman"/>
        </w:rPr>
        <w:lastRenderedPageBreak/>
        <w:t xml:space="preserve">forests </w:t>
      </w:r>
      <w:r w:rsidR="00556582">
        <w:rPr>
          <w:rFonts w:ascii="Times New Roman" w:hAnsi="Times New Roman" w:cs="Times New Roman"/>
        </w:rPr>
        <w:t xml:space="preserve">to increasingly </w:t>
      </w:r>
      <w:r w:rsidR="00FB27D9">
        <w:rPr>
          <w:rFonts w:ascii="Times New Roman" w:hAnsi="Times New Roman" w:cs="Times New Roman"/>
        </w:rPr>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 xml:space="preserve">We estimate that from 1984-2015, over 80,000 ha of </w:t>
      </w:r>
      <w:r w:rsidR="00FF0030">
        <w:rPr>
          <w:rFonts w:ascii="Times New Roman" w:hAnsi="Times New Roman" w:cs="Times New Roman"/>
        </w:rPr>
        <w:t>forestland</w:t>
      </w:r>
      <w:r w:rsidR="00D3122B">
        <w:rPr>
          <w:rFonts w:ascii="Times New Roman" w:hAnsi="Times New Roman" w:cs="Times New Roman"/>
        </w:rPr>
        <w:t xml:space="preserve"> burned with stand-replacing effects greater than 120 m in from patch edges, denoting areas vulnerable to extended </w:t>
      </w:r>
      <w:r w:rsidR="00FF0030">
        <w:rPr>
          <w:rFonts w:ascii="Times New Roman" w:hAnsi="Times New Roman" w:cs="Times New Roman"/>
        </w:rPr>
        <w:t xml:space="preserve">conifer </w:t>
      </w:r>
      <w:r w:rsidR="00D3122B">
        <w:rPr>
          <w:rFonts w:ascii="Times New Roman" w:hAnsi="Times New Roman" w:cs="Times New Roman"/>
        </w:rPr>
        <w:t xml:space="preserve">forest loss due to dispersal limitation. </w:t>
      </w:r>
      <w:r w:rsidR="00FF7161">
        <w:rPr>
          <w:rFonts w:ascii="Times New Roman" w:hAnsi="Times New Roman" w:cs="Times New Roman"/>
        </w:rPr>
        <w:t>M</w:t>
      </w:r>
      <w:r w:rsidR="00D3122B">
        <w:rPr>
          <w:rFonts w:ascii="Times New Roman" w:hAnsi="Times New Roman" w:cs="Times New Roman"/>
        </w:rPr>
        <w:t>anag</w:t>
      </w:r>
      <w:ins w:id="17" w:author="Brandon Collins" w:date="2017-08-25T13:20:00Z">
        <w:r w:rsidR="00363CA1">
          <w:rPr>
            <w:rFonts w:ascii="Times New Roman" w:hAnsi="Times New Roman" w:cs="Times New Roman"/>
          </w:rPr>
          <w:t>ing</w:t>
        </w:r>
      </w:ins>
      <w:del w:id="18" w:author="Brandon Collins" w:date="2017-08-25T13:20:00Z">
        <w:r w:rsidR="00D3122B" w:rsidDel="00363CA1">
          <w:rPr>
            <w:rFonts w:ascii="Times New Roman" w:hAnsi="Times New Roman" w:cs="Times New Roman"/>
          </w:rPr>
          <w:delText>ement</w:delText>
        </w:r>
      </w:del>
      <w:r w:rsidR="00D3122B">
        <w:rPr>
          <w:rFonts w:ascii="Times New Roman" w:hAnsi="Times New Roman" w:cs="Times New Roman"/>
        </w:rPr>
        <w:t xml:space="preserve"> </w:t>
      </w:r>
      <w:ins w:id="19" w:author="Brandon Collins" w:date="2017-08-25T13:20:00Z">
        <w:r w:rsidR="00363CA1">
          <w:rPr>
            <w:rFonts w:ascii="Times New Roman" w:hAnsi="Times New Roman" w:cs="Times New Roman"/>
          </w:rPr>
          <w:t xml:space="preserve">unplanned ignitions </w:t>
        </w:r>
      </w:ins>
      <w:del w:id="20" w:author="Brandon Collins" w:date="2017-08-25T13:20:00Z">
        <w:r w:rsidR="00D3122B" w:rsidDel="00363CA1">
          <w:rPr>
            <w:rFonts w:ascii="Times New Roman" w:hAnsi="Times New Roman" w:cs="Times New Roman"/>
          </w:rPr>
          <w:delText>for increased wildland f</w:delText>
        </w:r>
      </w:del>
      <w:del w:id="21" w:author="Brandon Collins" w:date="2017-08-25T13:21:00Z">
        <w:r w:rsidR="00D3122B" w:rsidDel="00363CA1">
          <w:rPr>
            <w:rFonts w:ascii="Times New Roman" w:hAnsi="Times New Roman" w:cs="Times New Roman"/>
          </w:rPr>
          <w:delText xml:space="preserve">ire use </w:delText>
        </w:r>
      </w:del>
      <w:r w:rsidR="00D3122B">
        <w:rPr>
          <w:rFonts w:ascii="Times New Roman" w:hAnsi="Times New Roman" w:cs="Times New Roman"/>
        </w:rPr>
        <w:t>under less extreme weather conditions can achieve beneficial “fine-grained” effects of stand-replacing fire where regeneration limitation is less of a concern.</w:t>
      </w:r>
      <w:ins w:id="22" w:author="Scott" w:date="2017-08-22T14:28:00Z">
        <w:r w:rsidR="00263C70">
          <w:rPr>
            <w:rFonts w:ascii="Times New Roman" w:hAnsi="Times New Roman" w:cs="Times New Roman"/>
          </w:rPr>
          <w:t xml:space="preserve"> </w:t>
        </w:r>
        <w:r w:rsidR="00263C70" w:rsidRPr="00263C70">
          <w:rPr>
            <w:rFonts w:ascii="Times New Roman" w:hAnsi="Times New Roman" w:cs="Times New Roman"/>
          </w:rPr>
          <w:t>Because SDC is a useful single metric to compare fires, we introduce a web application to calculate SDC for any high-severity spatial layer that may be of interest</w:t>
        </w:r>
        <w:r w:rsidR="00263C70">
          <w:rPr>
            <w:rFonts w:ascii="Times New Roman" w:hAnsi="Times New Roman" w:cs="Times New Roman"/>
          </w:rPr>
          <w:t>.</w:t>
        </w:r>
      </w:ins>
    </w:p>
    <w:p w14:paraId="30B2E32E" w14:textId="74C954A1" w:rsidR="00141755" w:rsidRPr="00141755" w:rsidRDefault="00141755" w:rsidP="00D45535">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California; high-severity; mixed-conifer forests; patch dynamics; stand-replacing; wildland fire</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38841CCE"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wanson&lt;/Author&gt;&lt;Year&gt;2011&lt;/Year&gt;&lt;RecNum&gt;673&lt;/RecNum&gt;&lt;DisplayText&gt;(Swanson&lt;style face="italic"&gt; et al.&lt;/style&gt;,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50" w:tooltip="Swanson, 2011 #673" w:history="1">
        <w:r w:rsidR="001703BE">
          <w:rPr>
            <w:rFonts w:ascii="Times New Roman" w:hAnsi="Times New Roman" w:cs="Times New Roman"/>
            <w:noProof/>
          </w:rPr>
          <w:t>Swanso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1</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BD2BAD">
        <w:rPr>
          <w:rFonts w:ascii="Times New Roman" w:hAnsi="Times New Roman" w:cs="Times New Roman"/>
          <w:noProof/>
        </w:rPr>
        <w:t>(</w:t>
      </w:r>
      <w:hyperlink w:anchor="_ENREF_6" w:tooltip="Collins, 2007 #638"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07</w:t>
        </w:r>
      </w:hyperlink>
      <w:r w:rsidR="00BD2BAD">
        <w:rPr>
          <w:rFonts w:ascii="Times New Roman" w:hAnsi="Times New Roman" w:cs="Times New Roman"/>
          <w:noProof/>
        </w:rPr>
        <w:t xml:space="preserve">; </w:t>
      </w:r>
      <w:hyperlink w:anchor="_ENREF_53" w:tooltip="Thompson, 2010 #1758" w:history="1">
        <w:r w:rsidR="001703BE">
          <w:rPr>
            <w:rFonts w:ascii="Times New Roman" w:hAnsi="Times New Roman" w:cs="Times New Roman"/>
            <w:noProof/>
          </w:rPr>
          <w:t>Thompson and Spies, 2010</w:t>
        </w:r>
      </w:hyperlink>
      <w:r w:rsidR="00BD2BAD">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4A5FB811"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BD2BAD">
        <w:rPr>
          <w:rFonts w:ascii="Times New Roman" w:hAnsi="Times New Roman" w:cs="Times New Roman"/>
          <w:noProof/>
        </w:rPr>
        <w:t>(</w:t>
      </w:r>
      <w:hyperlink w:anchor="_ENREF_15" w:tooltip="Holling, 1973 #3463" w:history="1">
        <w:r w:rsidR="001703BE">
          <w:rPr>
            <w:rFonts w:ascii="Times New Roman" w:hAnsi="Times New Roman" w:cs="Times New Roman"/>
            <w:noProof/>
          </w:rPr>
          <w:t>Holling, 1973</w:t>
        </w:r>
      </w:hyperlink>
      <w:r w:rsidR="00BD2BAD">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 xml:space="preserve">sprouting in </w:t>
      </w:r>
      <w:r w:rsidR="00943E93">
        <w:rPr>
          <w:rFonts w:ascii="Times New Roman" w:hAnsi="Times New Roman" w:cs="Times New Roman"/>
        </w:rPr>
        <w:lastRenderedPageBreak/>
        <w:t>oaks (</w:t>
      </w:r>
      <w:proofErr w:type="spellStart"/>
      <w:r w:rsidR="00943E93">
        <w:rPr>
          <w:rFonts w:ascii="Times New Roman" w:hAnsi="Times New Roman" w:cs="Times New Roman"/>
          <w:i/>
        </w:rPr>
        <w:t>Quercus</w:t>
      </w:r>
      <w:proofErr w:type="spellEnd"/>
      <w:r w:rsidR="00943E93">
        <w:rPr>
          <w:rFonts w:ascii="Times New Roman" w:hAnsi="Times New Roman" w:cs="Times New Roman"/>
          <w:i/>
        </w:rPr>
        <w:t xml:space="preserve"> spp</w:t>
      </w:r>
      <w:r w:rsidR="00943E93">
        <w:rPr>
          <w:rFonts w:ascii="Times New Roman" w:hAnsi="Times New Roman" w:cs="Times New Roman"/>
        </w:rPr>
        <w:t xml:space="preserve">.) or </w:t>
      </w:r>
      <w:proofErr w:type="spellStart"/>
      <w:r w:rsidR="00943E93">
        <w:rPr>
          <w:rFonts w:ascii="Times New Roman" w:hAnsi="Times New Roman" w:cs="Times New Roman"/>
        </w:rPr>
        <w:t>serotinous</w:t>
      </w:r>
      <w:proofErr w:type="spellEnd"/>
      <w:r w:rsidR="00943E93">
        <w:rPr>
          <w:rFonts w:ascii="Times New Roman" w:hAnsi="Times New Roman" w:cs="Times New Roman"/>
        </w:rPr>
        <w:t xml:space="preserve"> cones in Rocky Mountain </w:t>
      </w:r>
      <w:proofErr w:type="spellStart"/>
      <w:r w:rsidR="00943E93">
        <w:rPr>
          <w:rFonts w:ascii="Times New Roman" w:hAnsi="Times New Roman" w:cs="Times New Roman"/>
        </w:rPr>
        <w:t>lodgepole</w:t>
      </w:r>
      <w:proofErr w:type="spellEnd"/>
      <w:r w:rsidR="00943E93">
        <w:rPr>
          <w:rFonts w:ascii="Times New Roman" w:hAnsi="Times New Roman" w:cs="Times New Roman"/>
        </w:rPr>
        <w:t xml:space="preserve"> pine (</w:t>
      </w:r>
      <w:proofErr w:type="spellStart"/>
      <w:r w:rsidR="00943E93">
        <w:rPr>
          <w:rFonts w:ascii="Times New Roman" w:hAnsi="Times New Roman" w:cs="Times New Roman"/>
          <w:i/>
        </w:rPr>
        <w:t>Pinus</w:t>
      </w:r>
      <w:proofErr w:type="spellEnd"/>
      <w:r w:rsidR="00943E93">
        <w:rPr>
          <w:rFonts w:ascii="Times New Roman" w:hAnsi="Times New Roman" w:cs="Times New Roman"/>
          <w:i/>
        </w:rPr>
        <w:t xml:space="preserve"> </w:t>
      </w:r>
      <w:proofErr w:type="spellStart"/>
      <w:r w:rsidR="00943E93">
        <w:rPr>
          <w:rFonts w:ascii="Times New Roman" w:hAnsi="Times New Roman" w:cs="Times New Roman"/>
          <w:i/>
        </w:rPr>
        <w:t>contorta</w:t>
      </w:r>
      <w:proofErr w:type="spellEnd"/>
      <w:r w:rsidR="00943E93">
        <w:rPr>
          <w:rFonts w:ascii="Times New Roman" w:hAnsi="Times New Roman" w:cs="Times New Roman"/>
          <w:i/>
        </w:rPr>
        <w:t xml:space="preserve"> var.</w:t>
      </w:r>
      <w:r w:rsidR="005C2CF8">
        <w:rPr>
          <w:rFonts w:ascii="Times New Roman" w:hAnsi="Times New Roman" w:cs="Times New Roman"/>
          <w:i/>
        </w:rPr>
        <w:t xml:space="preserve"> </w:t>
      </w:r>
      <w:proofErr w:type="spellStart"/>
      <w:r w:rsidR="005C2CF8">
        <w:rPr>
          <w:rFonts w:ascii="Times New Roman" w:hAnsi="Times New Roman" w:cs="Times New Roman"/>
          <w:i/>
        </w:rPr>
        <w:t>latifolia</w:t>
      </w:r>
      <w:proofErr w:type="spellEnd"/>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w:t>
      </w:r>
      <w:r w:rsidR="00FF7161">
        <w:rPr>
          <w:rFonts w:ascii="Times New Roman" w:hAnsi="Times New Roman" w:cs="Times New Roman"/>
        </w:rPr>
        <w:t xml:space="preserve">tree </w:t>
      </w:r>
      <w:r w:rsidR="00943E93">
        <w:rPr>
          <w:rFonts w:ascii="Times New Roman" w:hAnsi="Times New Roman" w:cs="Times New Roman"/>
        </w:rPr>
        <w:t>propagules</w:t>
      </w:r>
      <w:r w:rsidR="00FF7161">
        <w:rPr>
          <w:rFonts w:ascii="Times New Roman" w:hAnsi="Times New Roman" w:cs="Times New Roman"/>
        </w:rPr>
        <w:t xml:space="preserve"> generally</w:t>
      </w:r>
      <w:r w:rsidR="00943E93">
        <w:rPr>
          <w:rFonts w:ascii="Times New Roman" w:hAnsi="Times New Roman" w:cs="Times New Roman"/>
        </w:rPr>
        <w:t xml:space="preserve"> must arrive via surviving trees on the edges of stand-replacing patches, and the size 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 </w:instrText>
      </w:r>
      <w:r w:rsidR="00C537C6">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oYW1iZXJzPHN0eWxlIGZhY2U9Iml0YWxp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</w:fldData>
        </w:fldChar>
      </w:r>
      <w:r w:rsidR="00C537C6">
        <w:rPr>
          <w:rFonts w:ascii="Times New Roman" w:hAnsi="Times New Roman" w:cs="Times New Roman"/>
        </w:rPr>
        <w:instrText xml:space="preserve"> ADDIN EN.CITE.DATA </w:instrText>
      </w:r>
      <w:r w:rsidR="00C537C6">
        <w:rPr>
          <w:rFonts w:ascii="Times New Roman" w:hAnsi="Times New Roman" w:cs="Times New Roman"/>
        </w:rPr>
      </w:r>
      <w:r w:rsidR="00C537C6">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C537C6">
        <w:rPr>
          <w:rFonts w:ascii="Times New Roman" w:hAnsi="Times New Roman" w:cs="Times New Roman"/>
          <w:noProof/>
        </w:rPr>
        <w:t>(</w:t>
      </w:r>
      <w:hyperlink w:anchor="_ENREF_49" w:tooltip="Stevens, 2014 #1887" w:history="1">
        <w:r w:rsidR="001703BE">
          <w:rPr>
            <w:rFonts w:ascii="Times New Roman" w:hAnsi="Times New Roman" w:cs="Times New Roman"/>
            <w:noProof/>
          </w:rPr>
          <w:t>Stevens</w:t>
        </w:r>
        <w:r w:rsidR="001703BE" w:rsidRPr="00C537C6">
          <w:rPr>
            <w:rFonts w:ascii="Times New Roman" w:hAnsi="Times New Roman" w:cs="Times New Roman"/>
            <w:i/>
            <w:noProof/>
          </w:rPr>
          <w:t xml:space="preserve"> et al.</w:t>
        </w:r>
        <w:r w:rsidR="001703BE">
          <w:rPr>
            <w:rFonts w:ascii="Times New Roman" w:hAnsi="Times New Roman" w:cs="Times New Roman"/>
            <w:noProof/>
          </w:rPr>
          <w:t>, 2014</w:t>
        </w:r>
      </w:hyperlink>
      <w:r w:rsidR="00C537C6">
        <w:rPr>
          <w:rFonts w:ascii="Times New Roman" w:hAnsi="Times New Roman" w:cs="Times New Roman"/>
          <w:noProof/>
        </w:rPr>
        <w:t xml:space="preserve">; </w:t>
      </w:r>
      <w:hyperlink w:anchor="_ENREF_4" w:tooltip="Chambers, 2016 #3333" w:history="1">
        <w:r w:rsidR="001703BE">
          <w:rPr>
            <w:rFonts w:ascii="Times New Roman" w:hAnsi="Times New Roman" w:cs="Times New Roman"/>
            <w:noProof/>
          </w:rPr>
          <w:t>Chambers</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8" w:tooltip="Coppoletta, 2016 #3151" w:history="1">
        <w:r w:rsidR="001703BE">
          <w:rPr>
            <w:rFonts w:ascii="Times New Roman" w:hAnsi="Times New Roman" w:cs="Times New Roman"/>
            <w:noProof/>
          </w:rPr>
          <w:t>Coppoletta</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 xml:space="preserve">; </w:t>
      </w:r>
      <w:hyperlink w:anchor="_ENREF_55" w:tooltip="Welch, 2016 #3351" w:history="1">
        <w:r w:rsidR="001703BE">
          <w:rPr>
            <w:rFonts w:ascii="Times New Roman" w:hAnsi="Times New Roman" w:cs="Times New Roman"/>
            <w:noProof/>
          </w:rPr>
          <w:t>Welch</w:t>
        </w:r>
        <w:r w:rsidR="001703BE" w:rsidRPr="00C537C6">
          <w:rPr>
            <w:rFonts w:ascii="Times New Roman" w:hAnsi="Times New Roman" w:cs="Times New Roman"/>
            <w:i/>
            <w:noProof/>
          </w:rPr>
          <w:t xml:space="preserve"> et al.</w:t>
        </w:r>
        <w:r w:rsidR="001703BE">
          <w:rPr>
            <w:rFonts w:ascii="Times New Roman" w:hAnsi="Times New Roman" w:cs="Times New Roman"/>
            <w:noProof/>
          </w:rPr>
          <w:t>, 2016</w:t>
        </w:r>
      </w:hyperlink>
      <w:r w:rsidR="00C537C6">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1345ABAB"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w:t>
      </w:r>
      <w:del w:id="23" w:author="Malcolm North" w:date="2017-08-25T17:41:00Z">
        <w:r w:rsidR="000D64C1" w:rsidDel="00A75FA9">
          <w:rPr>
            <w:rFonts w:ascii="Times New Roman" w:hAnsi="Times New Roman" w:cs="Times New Roman"/>
          </w:rPr>
          <w:delText xml:space="preserve">drive </w:delText>
        </w:r>
      </w:del>
      <w:ins w:id="24" w:author="Malcolm North" w:date="2017-08-25T17:41:00Z">
        <w:r w:rsidR="00A75FA9">
          <w:rPr>
            <w:rFonts w:ascii="Times New Roman" w:hAnsi="Times New Roman" w:cs="Times New Roman"/>
          </w:rPr>
          <w:t xml:space="preserve">influence </w:t>
        </w:r>
      </w:ins>
      <w:r w:rsidR="000D64C1">
        <w:rPr>
          <w:rFonts w:ascii="Times New Roman" w:hAnsi="Times New Roman" w:cs="Times New Roman"/>
        </w:rPr>
        <w:t xml:space="preserve">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DYW5zbGVyIGFu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A043A9">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A043A9">
          <w:rPr>
            <w:rFonts w:ascii="Times New Roman" w:hAnsi="Times New Roman" w:cs="Times New Roman"/>
            <w:i/>
            <w:noProof/>
          </w:rPr>
          <w:t xml:space="preserve"> et al.</w:t>
        </w:r>
        <w:r w:rsidR="001703BE">
          <w:rPr>
            <w:rFonts w:ascii="Times New Roman" w:hAnsi="Times New Roman" w:cs="Times New Roman"/>
            <w:noProof/>
          </w:rPr>
          <w:t>, 2009b</w:t>
        </w:r>
      </w:hyperlink>
      <w:r w:rsidR="00A043A9">
        <w:rPr>
          <w:rFonts w:ascii="Times New Roman" w:hAnsi="Times New Roman" w:cs="Times New Roman"/>
          <w:noProof/>
        </w:rPr>
        <w:t xml:space="preserve">; </w:t>
      </w:r>
      <w:hyperlink w:anchor="_ENREF_30" w:tooltip="Miller, 2012 #1699" w:history="1">
        <w:r w:rsidR="001703BE">
          <w:rPr>
            <w:rFonts w:ascii="Times New Roman" w:hAnsi="Times New Roman" w:cs="Times New Roman"/>
            <w:noProof/>
          </w:rPr>
          <w:t>Miller and Safford, 2012</w:t>
        </w:r>
      </w:hyperlink>
      <w:r w:rsidR="00A043A9">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A043A9">
          <w:rPr>
            <w:rFonts w:ascii="Times New Roman" w:hAnsi="Times New Roman" w:cs="Times New Roman"/>
            <w:i/>
            <w:noProof/>
          </w:rPr>
          <w:t xml:space="preserve"> et al.</w:t>
        </w:r>
        <w:r w:rsidR="001703BE">
          <w:rPr>
            <w:rFonts w:ascii="Times New Roman" w:hAnsi="Times New Roman" w:cs="Times New Roman"/>
            <w:noProof/>
          </w:rPr>
          <w:t>, 2012b</w:t>
        </w:r>
      </w:hyperlink>
      <w:r w:rsidR="00A043A9">
        <w:rPr>
          <w:rFonts w:ascii="Times New Roman" w:hAnsi="Times New Roman" w:cs="Times New Roman"/>
          <w:noProof/>
        </w:rPr>
        <w:t xml:space="preserve">; </w:t>
      </w:r>
      <w:hyperlink w:anchor="_ENREF_3" w:tooltip="Cansler, 2014 #2626" w:history="1">
        <w:r w:rsidR="001703BE">
          <w:rPr>
            <w:rFonts w:ascii="Times New Roman" w:hAnsi="Times New Roman" w:cs="Times New Roman"/>
            <w:noProof/>
          </w:rPr>
          <w:t>Cansler and McKenzie, 2014</w:t>
        </w:r>
      </w:hyperlink>
      <w:r w:rsidR="00A043A9">
        <w:rPr>
          <w:rFonts w:ascii="Times New Roman" w:hAnsi="Times New Roman" w:cs="Times New Roman"/>
          <w:noProof/>
        </w:rPr>
        <w:t xml:space="preserve">; </w:t>
      </w:r>
      <w:hyperlink w:anchor="_ENREF_13" w:tooltip="Harvey, 2016 #3336" w:history="1">
        <w:r w:rsidR="001703BE">
          <w:rPr>
            <w:rFonts w:ascii="Times New Roman" w:hAnsi="Times New Roman" w:cs="Times New Roman"/>
            <w:noProof/>
          </w:rPr>
          <w:t>Harvey</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b</w:t>
        </w:r>
      </w:hyperlink>
      <w:r w:rsidR="00A043A9">
        <w:rPr>
          <w:rFonts w:ascii="Times New Roman" w:hAnsi="Times New Roman" w:cs="Times New Roman"/>
          <w:noProof/>
        </w:rPr>
        <w:t xml:space="preserve">; </w:t>
      </w:r>
      <w:hyperlink w:anchor="_ENREF_39" w:tooltip="Picotte, 2016 #3156" w:history="1">
        <w:r w:rsidR="001703BE">
          <w:rPr>
            <w:rFonts w:ascii="Times New Roman" w:hAnsi="Times New Roman" w:cs="Times New Roman"/>
            <w:noProof/>
          </w:rPr>
          <w:t>Picotte</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w:t>
        </w:r>
      </w:hyperlink>
      <w:r w:rsidR="00A043A9">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305FF6B9"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w:t>
      </w:r>
      <w:proofErr w:type="spellStart"/>
      <w:r>
        <w:rPr>
          <w:rFonts w:ascii="Times New Roman" w:hAnsi="Times New Roman" w:cs="Times New Roman"/>
        </w:rPr>
        <w:t>dNBR</w:t>
      </w:r>
      <w:proofErr w:type="spellEnd"/>
      <w:r>
        <w:rPr>
          <w:rFonts w:ascii="Times New Roman" w:hAnsi="Times New Roman" w:cs="Times New Roman"/>
        </w:rPr>
        <w:t xml:space="preserve">) </w:t>
      </w:r>
      <w:r w:rsidR="0080167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BD2BAD">
        <w:rPr>
          <w:rFonts w:ascii="Times New Roman" w:hAnsi="Times New Roman" w:cs="Times New Roman"/>
          <w:noProof/>
        </w:rPr>
        <w:t>(</w:t>
      </w:r>
      <w:hyperlink w:anchor="_ENREF_20" w:tooltip="Key, 2006 #3464" w:history="1">
        <w:r w:rsidR="001703BE">
          <w:rPr>
            <w:rFonts w:ascii="Times New Roman" w:hAnsi="Times New Roman" w:cs="Times New Roman"/>
            <w:noProof/>
          </w:rPr>
          <w:t>Key and Benson, 2006</w:t>
        </w:r>
      </w:hyperlink>
      <w:r w:rsidR="00BD2BAD">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w:t>
      </w:r>
      <w:proofErr w:type="spellStart"/>
      <w:r w:rsidR="0011119C">
        <w:rPr>
          <w:rFonts w:ascii="Times New Roman" w:hAnsi="Times New Roman" w:cs="Times New Roman"/>
        </w:rPr>
        <w:t>RdNBR</w:t>
      </w:r>
      <w:proofErr w:type="spellEnd"/>
      <w:r w:rsidR="0011119C">
        <w:rPr>
          <w:rFonts w:ascii="Times New Roman" w:hAnsi="Times New Roman" w:cs="Times New Roman"/>
        </w:rPr>
        <w:t xml:space="preserve">) </w:t>
      </w:r>
      <w:r w:rsidR="0011119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BD2BAD">
        <w:rPr>
          <w:rFonts w:ascii="Times New Roman" w:hAnsi="Times New Roman" w:cs="Times New Roman"/>
          <w:noProof/>
        </w:rPr>
        <w:t>(</w:t>
      </w:r>
      <w:hyperlink w:anchor="_ENREF_33" w:tooltip="Miller, 2007 #1132" w:history="1">
        <w:r w:rsidR="001703BE">
          <w:rPr>
            <w:rFonts w:ascii="Times New Roman" w:hAnsi="Times New Roman" w:cs="Times New Roman"/>
            <w:noProof/>
          </w:rPr>
          <w:t>Miller and Thode, 2007</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w:t>
      </w:r>
      <w:r w:rsidR="0011119C">
        <w:rPr>
          <w:rFonts w:ascii="Times New Roman" w:hAnsi="Times New Roman" w:cs="Times New Roman"/>
        </w:rPr>
        <w:lastRenderedPageBreak/>
        <w:t xml:space="preserve">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BD2BAD">
        <w:rPr>
          <w:rFonts w:ascii="Times New Roman" w:hAnsi="Times New Roman" w:cs="Times New Roman"/>
          <w:noProof/>
        </w:rPr>
        <w:t>(</w:t>
      </w:r>
      <w:hyperlink w:anchor="_ENREF_28" w:tooltip="Miller, 2009 #2448"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09a</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 xml:space="preserve">Modern burn severity classifications transform a continuous variable (e.g. </w:t>
      </w:r>
      <w:proofErr w:type="spellStart"/>
      <w:r w:rsidR="004868DE">
        <w:rPr>
          <w:rFonts w:ascii="Times New Roman" w:hAnsi="Times New Roman" w:cs="Times New Roman"/>
        </w:rPr>
        <w:t>RdNBR</w:t>
      </w:r>
      <w:proofErr w:type="spellEnd"/>
      <w:r w:rsidR="004868DE">
        <w:rPr>
          <w:rFonts w:ascii="Times New Roman" w:hAnsi="Times New Roman" w:cs="Times New Roman"/>
        </w:rPr>
        <w:t>)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w:t>
      </w:r>
      <w:del w:id="25" w:author="Jens Stevens" w:date="2017-08-16T10:40:00Z">
        <w:r w:rsidR="00114D8A" w:rsidDel="00977A78">
          <w:rPr>
            <w:rFonts w:ascii="Times New Roman" w:hAnsi="Times New Roman" w:cs="Times New Roman"/>
          </w:rPr>
          <w:delText xml:space="preserve">scale </w:delText>
        </w:r>
      </w:del>
      <w:ins w:id="26" w:author="Jens Stevens" w:date="2017-08-16T10:40:00Z">
        <w:r w:rsidR="00977A78">
          <w:rPr>
            <w:rFonts w:ascii="Times New Roman" w:hAnsi="Times New Roman" w:cs="Times New Roman"/>
          </w:rPr>
          <w:t xml:space="preserve">resolution </w:t>
        </w:r>
      </w:ins>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w:t>
      </w:r>
      <w:del w:id="27" w:author="Jens Stevens" w:date="2017-08-27T17:17:00Z">
        <w:r w:rsidR="00114D8A" w:rsidDel="00A33F37">
          <w:rPr>
            <w:rFonts w:ascii="Times New Roman" w:hAnsi="Times New Roman" w:cs="Times New Roman"/>
          </w:rPr>
          <w:delText>mixed-</w:delText>
        </w:r>
      </w:del>
      <w:r w:rsidR="00114D8A">
        <w:rPr>
          <w:rFonts w:ascii="Times New Roman" w:hAnsi="Times New Roman" w:cs="Times New Roman"/>
        </w:rPr>
        <w:t xml:space="preserve">conifer stands mapped as “high-severity”, whether using a 70% or a 90% basal area mortality threshold, indicate these areas generally have &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BD2BAD">
        <w:rPr>
          <w:rFonts w:ascii="Times New Roman" w:hAnsi="Times New Roman" w:cs="Times New Roman"/>
          <w:noProof/>
        </w:rPr>
        <w:t>(</w:t>
      </w:r>
      <w:hyperlink w:anchor="_ENREF_29" w:tooltip="Miller, 2015 #2745" w:history="1">
        <w:r w:rsidR="001703BE">
          <w:rPr>
            <w:rFonts w:ascii="Times New Roman" w:hAnsi="Times New Roman" w:cs="Times New Roman"/>
            <w:noProof/>
          </w:rPr>
          <w:t>Miller and Quayle, 2015</w:t>
        </w:r>
      </w:hyperlink>
      <w:r w:rsidR="00BD2BAD">
        <w:rPr>
          <w:rFonts w:ascii="Times New Roman" w:hAnsi="Times New Roman" w:cs="Times New Roman"/>
          <w:noProof/>
        </w:rPr>
        <w:t xml:space="preserve">; </w:t>
      </w:r>
      <w:hyperlink w:anchor="_ENREF_23" w:tooltip="Lydersen, 2016 #3352"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5E5BC7BB"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w:t>
      </w:r>
      <w:del w:id="28" w:author="Miller, Jay D -FS" w:date="2017-08-24T11:16:00Z">
        <w:r w:rsidDel="00372B2D">
          <w:rPr>
            <w:rFonts w:ascii="Times New Roman" w:hAnsi="Times New Roman" w:cs="Times New Roman"/>
          </w:rPr>
          <w:delText xml:space="preserve"> fire</w:delText>
        </w:r>
      </w:del>
      <w:r>
        <w:rPr>
          <w:rFonts w:ascii="Times New Roman" w:hAnsi="Times New Roman" w:cs="Times New Roman"/>
        </w:rPr>
        <w:t>”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w:t>
      </w:r>
      <w:del w:id="29" w:author="Miller, Jay D -FS" w:date="2017-08-24T11:17:00Z">
        <w:r w:rsidR="00E8597B" w:rsidDel="00372B2D">
          <w:rPr>
            <w:rFonts w:ascii="Times New Roman" w:hAnsi="Times New Roman" w:cs="Times New Roman"/>
          </w:rPr>
          <w:delText>a</w:delText>
        </w:r>
      </w:del>
      <w:del w:id="30" w:author="Miller, Jay D -FS" w:date="2017-08-24T12:24:00Z">
        <w:r w:rsidR="00E8597B" w:rsidDel="005931B9">
          <w:rPr>
            <w:rFonts w:ascii="Times New Roman" w:hAnsi="Times New Roman" w:cs="Times New Roman"/>
          </w:rPr>
          <w:delText xml:space="preserve"> </w:delText>
        </w:r>
      </w:del>
      <w:r w:rsidR="00E8597B">
        <w:rPr>
          <w:rFonts w:ascii="Times New Roman" w:hAnsi="Times New Roman" w:cs="Times New Roman"/>
        </w:rPr>
        <w:t>burned area experiences stand-replacing effects</w:t>
      </w:r>
      <w:ins w:id="31" w:author="Miller, Jay D -FS" w:date="2017-08-24T11:17:00Z">
        <w:r w:rsidR="00372B2D">
          <w:rPr>
            <w:rFonts w:ascii="Times New Roman" w:hAnsi="Times New Roman" w:cs="Times New Roman"/>
          </w:rPr>
          <w:t xml:space="preserve"> </w:t>
        </w:r>
      </w:ins>
      <w:ins w:id="32" w:author="Miller, Jay D -FS" w:date="2017-08-24T12:25:00Z">
        <w:r w:rsidR="005931B9">
          <w:rPr>
            <w:rFonts w:ascii="Times New Roman" w:hAnsi="Times New Roman" w:cs="Times New Roman"/>
          </w:rPr>
          <w:t>delineated in</w:t>
        </w:r>
      </w:ins>
      <w:ins w:id="33" w:author="Miller, Jay D -FS" w:date="2017-08-24T11:17:00Z">
        <w:r w:rsidR="00372B2D">
          <w:rPr>
            <w:rFonts w:ascii="Times New Roman" w:hAnsi="Times New Roman" w:cs="Times New Roman"/>
          </w:rPr>
          <w:t xml:space="preserve"> distinct patches</w:t>
        </w:r>
      </w:ins>
      <w:r w:rsidR="00CD45BA">
        <w:rPr>
          <w:rFonts w:ascii="Times New Roman" w:hAnsi="Times New Roman" w:cs="Times New Roman"/>
        </w:rPr>
        <w:t xml:space="preserve"> </w:t>
      </w:r>
      <w:r w:rsidR="00CD45BA">
        <w:rPr>
          <w:rFonts w:ascii="Times New Roman" w:hAnsi="Times New Roman" w:cs="Times New Roman"/>
        </w:rPr>
        <w:fldChar w:fldCharType="begin">
          <w:fldData xml:space="preserve">PEVuZE5vdGU+PENpdGU+PEF1dGhvcj5IZXNzYnVyZzwvQXV0aG9yPjxZZWFyPjIwMTY8L1llYXI+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</w:fldData>
        </w:fldChar>
      </w:r>
      <w:r w:rsidR="00CD45BA">
        <w:rPr>
          <w:rFonts w:ascii="Times New Roman" w:hAnsi="Times New Roman" w:cs="Times New Roman"/>
        </w:rPr>
        <w:instrText xml:space="preserve"> ADDIN EN.CITE </w:instrText>
      </w:r>
      <w:r w:rsidR="00CD45BA">
        <w:rPr>
          <w:rFonts w:ascii="Times New Roman" w:hAnsi="Times New Roman" w:cs="Times New Roman"/>
        </w:rPr>
        <w:fldChar w:fldCharType="begin">
          <w:fldData xml:space="preserve">PEVuZE5vdGU+PENpdGU+PEF1dGhvcj5IZXNzYnVyZzwvQXV0aG9yPjxZZWFyPjIwMTY8L1llYXI+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</w:fldData>
        </w:fldChar>
      </w:r>
      <w:r w:rsidR="00CD45BA">
        <w:rPr>
          <w:rFonts w:ascii="Times New Roman" w:hAnsi="Times New Roman" w:cs="Times New Roman"/>
        </w:rPr>
        <w:instrText xml:space="preserve"> ADDIN EN.CITE.DATA </w:instrText>
      </w:r>
      <w:r w:rsidR="00CD45BA">
        <w:rPr>
          <w:rFonts w:ascii="Times New Roman" w:hAnsi="Times New Roman" w:cs="Times New Roman"/>
        </w:rPr>
      </w:r>
      <w:r w:rsidR="00CD45BA">
        <w:rPr>
          <w:rFonts w:ascii="Times New Roman" w:hAnsi="Times New Roman" w:cs="Times New Roman"/>
        </w:rPr>
        <w:fldChar w:fldCharType="end"/>
      </w:r>
      <w:r w:rsidR="00CD45BA">
        <w:rPr>
          <w:rFonts w:ascii="Times New Roman" w:hAnsi="Times New Roman" w:cs="Times New Roman"/>
        </w:rPr>
        <w:fldChar w:fldCharType="separate"/>
      </w:r>
      <w:r w:rsidR="00CD45BA">
        <w:rPr>
          <w:rFonts w:ascii="Times New Roman" w:hAnsi="Times New Roman" w:cs="Times New Roman"/>
          <w:noProof/>
        </w:rPr>
        <w:t>(</w:t>
      </w:r>
      <w:hyperlink w:anchor="_ENREF_14" w:tooltip="Hessburg, 2016 #3085" w:history="1">
        <w:r w:rsidR="001703BE">
          <w:rPr>
            <w:rFonts w:ascii="Times New Roman" w:hAnsi="Times New Roman" w:cs="Times New Roman"/>
            <w:noProof/>
          </w:rPr>
          <w:t>Hessburg</w:t>
        </w:r>
        <w:r w:rsidR="001703BE" w:rsidRPr="00CD45BA">
          <w:rPr>
            <w:rFonts w:ascii="Times New Roman" w:hAnsi="Times New Roman" w:cs="Times New Roman"/>
            <w:i/>
            <w:noProof/>
          </w:rPr>
          <w:t xml:space="preserve"> et al.</w:t>
        </w:r>
        <w:r w:rsidR="001703BE">
          <w:rPr>
            <w:rFonts w:ascii="Times New Roman" w:hAnsi="Times New Roman" w:cs="Times New Roman"/>
            <w:noProof/>
          </w:rPr>
          <w:t>, 2016</w:t>
        </w:r>
      </w:hyperlink>
      <w:r w:rsidR="00CD45BA">
        <w:rPr>
          <w:rFonts w:ascii="Times New Roman" w:hAnsi="Times New Roman" w:cs="Times New Roman"/>
          <w:noProof/>
        </w:rPr>
        <w:t>)</w:t>
      </w:r>
      <w:r w:rsidR="00CD45BA">
        <w:rPr>
          <w:rFonts w:ascii="Times New Roman" w:hAnsi="Times New Roman" w:cs="Times New Roman"/>
        </w:rPr>
        <w:fldChar w:fldCharType="end"/>
      </w:r>
      <w:r w:rsidR="00E8597B">
        <w:rPr>
          <w:rFonts w:ascii="Times New Roman" w:hAnsi="Times New Roman" w:cs="Times New Roman"/>
        </w:rPr>
        <w:t xml:space="preserve">. </w:t>
      </w:r>
      <w:r w:rsidR="0080167A">
        <w:rPr>
          <w:rFonts w:ascii="Times New Roman" w:hAnsi="Times New Roman" w:cs="Times New Roman"/>
        </w:rPr>
        <w:t xml:space="preserve">While portions </w:t>
      </w:r>
      <w:del w:id="34" w:author="Jens Stevens" w:date="2017-08-27T15:29:00Z">
        <w:r w:rsidR="0080167A" w:rsidDel="00BA611B">
          <w:rPr>
            <w:rFonts w:ascii="Times New Roman" w:hAnsi="Times New Roman" w:cs="Times New Roman"/>
          </w:rPr>
          <w:delText>of fires</w:delText>
        </w:r>
      </w:del>
      <w:ins w:id="35" w:author="Jens Stevens" w:date="2017-08-27T15:29:00Z">
        <w:r w:rsidR="00BA611B">
          <w:rPr>
            <w:rFonts w:ascii="Times New Roman" w:hAnsi="Times New Roman" w:cs="Times New Roman"/>
          </w:rPr>
          <w:t>a fire’s area that are</w:t>
        </w:r>
      </w:ins>
      <w:r w:rsidR="0080167A">
        <w:rPr>
          <w:rFonts w:ascii="Times New Roman" w:hAnsi="Times New Roman" w:cs="Times New Roman"/>
        </w:rPr>
        <w:t xml:space="preserve"> mapped as low or moderate severity still have some tree mortality,</w:t>
      </w:r>
      <w:ins w:id="36" w:author="Jens Stevens" w:date="2017-08-27T15:23:00Z">
        <w:r w:rsidR="00BA611B">
          <w:rPr>
            <w:rFonts w:ascii="Times New Roman" w:hAnsi="Times New Roman" w:cs="Times New Roman"/>
          </w:rPr>
          <w:t xml:space="preserve"> individual</w:t>
        </w:r>
      </w:ins>
      <w:r w:rsidR="0080167A">
        <w:rPr>
          <w:rFonts w:ascii="Times New Roman" w:hAnsi="Times New Roman" w:cs="Times New Roman"/>
        </w:rPr>
        <w:t xml:space="preserve">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t>
      </w:r>
      <w:ins w:id="37" w:author="Malcolm North" w:date="2017-08-25T17:45:00Z">
        <w:r w:rsidR="00206855">
          <w:rPr>
            <w:rFonts w:ascii="Times New Roman" w:hAnsi="Times New Roman" w:cs="Times New Roman"/>
          </w:rPr>
          <w:t xml:space="preserve">with </w:t>
        </w:r>
      </w:ins>
      <w:del w:id="38" w:author="Malcolm North" w:date="2017-08-25T17:45:00Z">
        <w:r w:rsidR="00E349F8" w:rsidDel="00206855">
          <w:rPr>
            <w:rFonts w:ascii="Times New Roman" w:hAnsi="Times New Roman" w:cs="Times New Roman"/>
          </w:rPr>
          <w:delText xml:space="preserve">wherein </w:delText>
        </w:r>
      </w:del>
      <w:r w:rsidR="00E349F8">
        <w:rPr>
          <w:rFonts w:ascii="Times New Roman" w:hAnsi="Times New Roman" w:cs="Times New Roman"/>
        </w:rPr>
        <w:t xml:space="preserve">20-70% of the fire </w:t>
      </w:r>
      <w:r w:rsidR="0080167A">
        <w:rPr>
          <w:rFonts w:ascii="Times New Roman" w:hAnsi="Times New Roman" w:cs="Times New Roman"/>
        </w:rPr>
        <w:t xml:space="preserve">area </w:t>
      </w:r>
      <w:del w:id="39" w:author="Jens Stevens" w:date="2017-08-27T15:22:00Z">
        <w:r w:rsidR="0080167A" w:rsidDel="00CD45BA">
          <w:rPr>
            <w:rFonts w:ascii="Times New Roman" w:hAnsi="Times New Roman" w:cs="Times New Roman"/>
          </w:rPr>
          <w:delText>is</w:delText>
        </w:r>
        <w:r w:rsidR="00E349F8" w:rsidDel="00CD45BA">
          <w:rPr>
            <w:rFonts w:ascii="Times New Roman" w:hAnsi="Times New Roman" w:cs="Times New Roman"/>
          </w:rPr>
          <w:delText xml:space="preserve"> </w:delText>
        </w:r>
      </w:del>
      <w:r w:rsidR="00E349F8">
        <w:rPr>
          <w:rFonts w:ascii="Times New Roman" w:hAnsi="Times New Roman" w:cs="Times New Roman"/>
        </w:rPr>
        <w:t xml:space="preserve">mapped as high-severity </w:t>
      </w:r>
      <w:del w:id="40" w:author="Jens Stevens" w:date="2017-08-27T15:28:00Z">
        <w:r w:rsidR="00E349F8" w:rsidDel="00BA611B">
          <w:rPr>
            <w:rFonts w:ascii="Times New Roman" w:hAnsi="Times New Roman" w:cs="Times New Roman"/>
          </w:rPr>
          <w:delText xml:space="preserve">using satellite-based classifications </w:delText>
        </w:r>
      </w:del>
      <w:r w:rsidR="00E349F8">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BD2BAD">
        <w:rPr>
          <w:rFonts w:ascii="Times New Roman" w:hAnsi="Times New Roman" w:cs="Times New Roman"/>
          <w:noProof/>
        </w:rPr>
        <w:t>(</w:t>
      </w:r>
      <w:hyperlink w:anchor="_ENREF_38" w:tooltip="Perry, 2011 #2191" w:history="1">
        <w:r w:rsidR="001703BE">
          <w:rPr>
            <w:rFonts w:ascii="Times New Roman" w:hAnsi="Times New Roman" w:cs="Times New Roman"/>
            <w:noProof/>
          </w:rPr>
          <w:t>Perry</w:t>
        </w:r>
        <w:r w:rsidR="001703BE" w:rsidRPr="00BD2BAD">
          <w:rPr>
            <w:rFonts w:ascii="Times New Roman" w:hAnsi="Times New Roman" w:cs="Times New Roman"/>
            <w:i/>
            <w:noProof/>
          </w:rPr>
          <w:t xml:space="preserve"> et al.</w:t>
        </w:r>
        <w:r w:rsidR="001703BE">
          <w:rPr>
            <w:rFonts w:ascii="Times New Roman" w:hAnsi="Times New Roman" w:cs="Times New Roman"/>
            <w:noProof/>
          </w:rPr>
          <w:t>, 2011</w:t>
        </w:r>
      </w:hyperlink>
      <w:r w:rsidR="00BD2BAD">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w:t>
      </w:r>
      <w:del w:id="41" w:author="Miller, Jay D -FS" w:date="2017-08-24T11:22:00Z">
        <w:r w:rsidR="00E349F8" w:rsidDel="00CF465F">
          <w:rPr>
            <w:rFonts w:ascii="Times New Roman" w:hAnsi="Times New Roman" w:cs="Times New Roman"/>
          </w:rPr>
          <w:delText xml:space="preserve">highlights </w:delText>
        </w:r>
      </w:del>
      <w:ins w:id="42" w:author="Miller, Jay D -FS" w:date="2017-08-24T11:22:00Z">
        <w:r w:rsidR="00CF465F">
          <w:rPr>
            <w:rFonts w:ascii="Times New Roman" w:hAnsi="Times New Roman" w:cs="Times New Roman"/>
          </w:rPr>
          <w:t xml:space="preserve">relies upon the concept </w:t>
        </w:r>
      </w:ins>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ins w:id="43" w:author="Jens Stevens" w:date="2017-08-27T15:33:00Z">
        <w:r w:rsidR="00136040">
          <w:rPr>
            <w:rFonts w:ascii="Times New Roman" w:hAnsi="Times New Roman" w:cs="Times New Roman"/>
          </w:rPr>
          <w:t xml:space="preserve">at 30-m resolution </w:t>
        </w:r>
      </w:ins>
      <w:r w:rsidR="009B5FC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9B5FCA">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 xml:space="preserve">Mixed-severity fires </w:t>
      </w:r>
      <w:del w:id="44" w:author="Miller, Jay D -FS" w:date="2017-08-24T11:19:00Z">
        <w:r w:rsidR="00840787" w:rsidDel="00CF465F">
          <w:rPr>
            <w:rFonts w:ascii="Times New Roman" w:hAnsi="Times New Roman" w:cs="Times New Roman"/>
          </w:rPr>
          <w:delText>generally produce</w:delText>
        </w:r>
      </w:del>
      <w:ins w:id="45" w:author="Miller, Jay D -FS" w:date="2017-08-24T11:19:00Z">
        <w:r w:rsidR="00CF465F">
          <w:rPr>
            <w:rFonts w:ascii="Times New Roman" w:hAnsi="Times New Roman" w:cs="Times New Roman"/>
          </w:rPr>
          <w:t xml:space="preserve">are </w:t>
        </w:r>
      </w:ins>
      <w:ins w:id="46" w:author="Miller, Jay D -FS" w:date="2017-08-24T11:20:00Z">
        <w:r w:rsidR="00CF465F">
          <w:rPr>
            <w:rFonts w:ascii="Times New Roman" w:hAnsi="Times New Roman" w:cs="Times New Roman"/>
          </w:rPr>
          <w:t xml:space="preserve">therefore </w:t>
        </w:r>
      </w:ins>
      <w:ins w:id="47" w:author="Miller, Jay D -FS" w:date="2017-08-24T11:19:00Z">
        <w:r w:rsidR="00CF465F">
          <w:rPr>
            <w:rFonts w:ascii="Times New Roman" w:hAnsi="Times New Roman" w:cs="Times New Roman"/>
          </w:rPr>
          <w:t>comprised of</w:t>
        </w:r>
      </w:ins>
      <w:r w:rsidR="00840787">
        <w:rPr>
          <w:rFonts w:ascii="Times New Roman" w:hAnsi="Times New Roman" w:cs="Times New Roman"/>
        </w:rPr>
        <w:t xml:space="preserv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 xml:space="preserve">While the “patchy” nature of mixed-severity fires leads to a wide range of potential </w:t>
      </w:r>
      <w:ins w:id="48" w:author="Jens Stevens" w:date="2017-08-18T16:57:00Z">
        <w:r w:rsidR="007F386F">
          <w:rPr>
            <w:rFonts w:ascii="Times New Roman" w:hAnsi="Times New Roman" w:cs="Times New Roman"/>
          </w:rPr>
          <w:t xml:space="preserve">stand-replacing </w:t>
        </w:r>
      </w:ins>
      <w:r w:rsidR="00840787">
        <w:rPr>
          <w:rFonts w:ascii="Times New Roman" w:hAnsi="Times New Roman" w:cs="Times New Roman"/>
        </w:rPr>
        <w:t>patch sizes and shape</w:t>
      </w:r>
      <w:r w:rsidR="00462B82">
        <w:rPr>
          <w:rFonts w:ascii="Times New Roman" w:hAnsi="Times New Roman" w:cs="Times New Roman"/>
        </w:rPr>
        <w:t xml:space="preserve">s, the conventional definition of </w:t>
      </w:r>
      <w:ins w:id="49" w:author="Miller, Jay D -FS" w:date="2017-08-24T11:09:00Z">
        <w:r w:rsidR="00372B2D">
          <w:rPr>
            <w:rFonts w:ascii="Times New Roman" w:hAnsi="Times New Roman" w:cs="Times New Roman"/>
          </w:rPr>
          <w:t xml:space="preserve">a </w:t>
        </w:r>
      </w:ins>
      <w:r w:rsidR="00462B82">
        <w:rPr>
          <w:rFonts w:ascii="Times New Roman" w:hAnsi="Times New Roman" w:cs="Times New Roman"/>
        </w:rPr>
        <w:t xml:space="preserve">mixed-severity fire says nothing about these attributes. Percent high-severity is a useful way to measure fire effects and compare among multiple fires, </w:t>
      </w:r>
      <w:r w:rsidR="00462B82">
        <w:rPr>
          <w:rFonts w:ascii="Times New Roman" w:hAnsi="Times New Roman" w:cs="Times New Roman"/>
        </w:rPr>
        <w:lastRenderedPageBreak/>
        <w:t xml:space="preserve">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BD2BAD">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09b</w:t>
        </w:r>
      </w:hyperlink>
      <w:r w:rsidR="00BD2BAD">
        <w:rPr>
          <w:rFonts w:ascii="Times New Roman" w:hAnsi="Times New Roman" w:cs="Times New Roman"/>
          <w:noProof/>
        </w:rPr>
        <w:t>)</w:t>
      </w:r>
      <w:r w:rsidR="00462B82">
        <w:rPr>
          <w:rFonts w:ascii="Times New Roman" w:hAnsi="Times New Roman" w:cs="Times New Roman"/>
        </w:rPr>
        <w:fldChar w:fldCharType="end"/>
      </w:r>
      <w:ins w:id="50" w:author="Jens Stevens" w:date="2017-08-16T10:42:00Z">
        <w:r w:rsidR="00977A78">
          <w:rPr>
            <w:rFonts w:ascii="Times New Roman" w:hAnsi="Times New Roman" w:cs="Times New Roman"/>
          </w:rPr>
          <w:t xml:space="preserve">. </w:t>
        </w:r>
      </w:ins>
      <w:del w:id="51" w:author="Jens Stevens" w:date="2017-08-16T10:42:00Z">
        <w:r w:rsidR="00462B82" w:rsidDel="00977A78">
          <w:rPr>
            <w:rFonts w:ascii="Times New Roman" w:hAnsi="Times New Roman" w:cs="Times New Roman"/>
          </w:rPr>
          <w:delText>, but</w:delText>
        </w:r>
      </w:del>
      <w:ins w:id="52" w:author="Jens Stevens" w:date="2017-08-16T10:42:00Z">
        <w:r w:rsidR="00977A78">
          <w:rPr>
            <w:rFonts w:ascii="Times New Roman" w:hAnsi="Times New Roman" w:cs="Times New Roman"/>
          </w:rPr>
          <w:t>However,</w:t>
        </w:r>
      </w:ins>
      <w:r w:rsidR="00462B82">
        <w:rPr>
          <w:rFonts w:ascii="Times New Roman" w:hAnsi="Times New Roman" w:cs="Times New Roman"/>
        </w:rPr>
        <w:t xml:space="preserve"> fires where the stand-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w:t>
      </w:r>
      <w:ins w:id="53" w:author="Jens Stevens" w:date="2017-08-16T10:41:00Z">
        <w:r w:rsidR="00977A78">
          <w:rPr>
            <w:rFonts w:ascii="Times New Roman" w:hAnsi="Times New Roman" w:cs="Times New Roman"/>
          </w:rPr>
          <w:t>, and therefore prolonged type conversion to non-forest vegetation,</w:t>
        </w:r>
      </w:ins>
      <w:r w:rsidR="00462B82">
        <w:rPr>
          <w:rFonts w:ascii="Times New Roman" w:hAnsi="Times New Roman" w:cs="Times New Roman"/>
        </w:rPr>
        <w:t xml:space="preserve">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BD2BAD">
        <w:rPr>
          <w:rFonts w:ascii="Times New Roman" w:hAnsi="Times New Roman" w:cs="Times New Roman"/>
          <w:noProof/>
        </w:rPr>
        <w:t>(</w:t>
      </w:r>
      <w:hyperlink w:anchor="_ENREF_9" w:tooltip="Crotteau, 2013 #1226" w:history="1">
        <w:r w:rsidR="001703BE">
          <w:rPr>
            <w:rFonts w:ascii="Times New Roman" w:hAnsi="Times New Roman" w:cs="Times New Roman"/>
            <w:noProof/>
          </w:rPr>
          <w:t>Crott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3</w:t>
        </w:r>
      </w:hyperlink>
      <w:r w:rsidR="00BD2BAD">
        <w:rPr>
          <w:rFonts w:ascii="Times New Roman" w:hAnsi="Times New Roman" w:cs="Times New Roman"/>
          <w:noProof/>
        </w:rPr>
        <w:t xml:space="preserve">; </w:t>
      </w:r>
      <w:hyperlink w:anchor="_ENREF_19" w:tooltip="Kemp, 2016 #3314" w:history="1">
        <w:r w:rsidR="001703BE">
          <w:rPr>
            <w:rFonts w:ascii="Times New Roman" w:hAnsi="Times New Roman" w:cs="Times New Roman"/>
            <w:noProof/>
          </w:rPr>
          <w:t>Kemp</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 xml:space="preserve">; </w:t>
      </w:r>
      <w:hyperlink w:anchor="_ENREF_55" w:tooltip="Welch, 2016 #3351" w:history="1">
        <w:r w:rsidR="001703BE">
          <w:rPr>
            <w:rFonts w:ascii="Times New Roman" w:hAnsi="Times New Roman" w:cs="Times New Roman"/>
            <w:noProof/>
          </w:rPr>
          <w:t>Welch</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some of the largest contiguous patches of stand-replacing fire found anywhere in the modern record</w:t>
      </w:r>
      <w:r w:rsidR="001422F4">
        <w:rPr>
          <w:rFonts w:ascii="Times New Roman" w:hAnsi="Times New Roman" w:cs="Times New Roman"/>
        </w:rPr>
        <w:t xml:space="preserve"> </w:t>
      </w:r>
      <w:r w:rsidR="001422F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7&lt;/Year&gt;&lt;RecNum&gt;3470&lt;/RecNum&gt;&lt;DisplayText&gt;(Lydersen&lt;style face="italic"&gt; et al.&lt;/style&gt;, 2017)&lt;/DisplayText&gt;&lt;record&gt;&lt;rec-number&gt;3470&lt;/rec-number&gt;&lt;foreign-keys&gt;&lt;key app="EN" db-id="w0ppaavf8t2zvwe9f0oxa5rcervz0wedp050" timestamp="1498156852"&gt;3470&lt;/key&gt;&lt;/foreign-keys&gt;&lt;ref-type name="Journal Article"&gt;17&lt;/ref-type&gt;&lt;contributors&gt;&lt;authors&gt;&lt;author&gt;Lydersen, Jamie M.&lt;/author&gt;&lt;author&gt;Collins, Brandon M.&lt;/author&gt;&lt;author&gt;Brooks, Matthew L.&lt;/author&gt;&lt;author&gt;Matchett, J. R.&lt;/author&gt;&lt;author&gt;Shive, Kristen L.&lt;/author&gt;&lt;author&gt;Povak, Nicholas A.&lt;/author&gt;&lt;author&gt;Smith, D. F.&lt;/author&gt;&lt;/authors&gt;&lt;/contributors&gt;&lt;titles&gt;&lt;title&gt;Evidence of fuels management and fire weather influencing fire severity in an extreme fire event&lt;/title&gt;&lt;secondary-title&gt;Ecological Applications&lt;/secondary-title&gt;&lt;/titles&gt;&lt;periodical&gt;&lt;full-title&gt;Ecological Applications&lt;/full-title&gt;&lt;abbr-1&gt;Ecol. Appl.&lt;/abbr-1&gt;&lt;abbr-2&gt;Ecol Appl&lt;/abbr-2&gt;&lt;/periodical&gt;&lt;volume&gt;&lt;style face="italic" font="default" size="100%"&gt;in press&lt;/style&gt;&lt;/volume&gt;&lt;dates&gt;&lt;year&gt;2017&lt;/year&gt;&lt;/dates&gt;&lt;urls&gt;&lt;/urls&gt;&lt;/record&gt;&lt;/Cite&gt;&lt;/EndNote&gt;</w:instrText>
      </w:r>
      <w:r w:rsidR="001422F4">
        <w:rPr>
          <w:rFonts w:ascii="Times New Roman" w:hAnsi="Times New Roman" w:cs="Times New Roman"/>
        </w:rPr>
        <w:fldChar w:fldCharType="separate"/>
      </w:r>
      <w:r w:rsidR="00BD2BAD">
        <w:rPr>
          <w:rFonts w:ascii="Times New Roman" w:hAnsi="Times New Roman" w:cs="Times New Roman"/>
          <w:noProof/>
        </w:rPr>
        <w:t>(</w:t>
      </w:r>
      <w:hyperlink w:anchor="_ENREF_22" w:tooltip="Lydersen, 2017 #3470"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1422F4">
        <w:rPr>
          <w:rFonts w:ascii="Times New Roman" w:hAnsi="Times New Roman" w:cs="Times New Roman"/>
        </w:rPr>
        <w:fldChar w:fldCharType="end"/>
      </w:r>
      <w:r w:rsidR="005D47EC">
        <w:rPr>
          <w:rFonts w:ascii="Times New Roman" w:hAnsi="Times New Roman" w:cs="Times New Roman"/>
        </w:rPr>
        <w:t xml:space="preserve">. 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0A22E1">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7AAD59BB"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w:t>
      </w:r>
      <w:proofErr w:type="spellStart"/>
      <w:r>
        <w:rPr>
          <w:rFonts w:ascii="Times New Roman" w:hAnsi="Times New Roman" w:cs="Times New Roman"/>
        </w:rPr>
        <w:t>ecoregion</w:t>
      </w:r>
      <w:proofErr w:type="spellEnd"/>
      <w:r>
        <w:rPr>
          <w:rFonts w:ascii="Times New Roman" w:hAnsi="Times New Roman" w:cs="Times New Roman"/>
        </w:rPr>
        <w:t xml:space="preserve">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w:t>
      </w:r>
      <w:proofErr w:type="gramStart"/>
      <w:r w:rsidR="006F5BCD">
        <w:rPr>
          <w:rFonts w:ascii="Times New Roman" w:hAnsi="Times New Roman" w:cs="Times New Roman"/>
        </w:rPr>
        <w:t>:area</w:t>
      </w:r>
      <w:proofErr w:type="spellEnd"/>
      <w:proofErr w:type="gramEnd"/>
      <w:r w:rsidR="006F5BCD">
        <w:rPr>
          <w:rFonts w:ascii="Times New Roman" w:hAnsi="Times New Roman" w:cs="Times New Roman"/>
        </w:rPr>
        <w:t xml:space="preserve"> ratio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79215D73"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lastRenderedPageBreak/>
        <w:t xml:space="preserve">In this paper, we present analyses that build on previous work investigating trends in burn severity and differences among land management agencies </w:t>
      </w:r>
      <w:ins w:id="54" w:author="Jens Stevens" w:date="2017-08-16T10:43:00Z">
        <w:r w:rsidR="00977A78">
          <w:rPr>
            <w:rFonts w:ascii="Times New Roman" w:hAnsi="Times New Roman" w:cs="Times New Roman"/>
          </w:rPr>
          <w:t xml:space="preserve">in California </w:t>
        </w:r>
      </w:ins>
      <w:r>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30" w:tooltip="Miller, 2012 #1699" w:history="1">
        <w:r w:rsidR="001703BE">
          <w:rPr>
            <w:rFonts w:ascii="Times New Roman" w:hAnsi="Times New Roman" w:cs="Times New Roman"/>
            <w:noProof/>
          </w:rPr>
          <w:t>Miller and Safford, 2012</w:t>
        </w:r>
      </w:hyperlink>
      <w:r w:rsidR="00BD2BAD">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w:t>
      </w:r>
      <w:r w:rsidR="00D55940">
        <w:rPr>
          <w:rFonts w:ascii="Times New Roman" w:hAnsi="Times New Roman" w:cs="Times New Roman"/>
        </w:rPr>
        <w:t xml:space="preserve">mapped </w:t>
      </w:r>
      <w:r>
        <w:rPr>
          <w:rFonts w:ascii="Times New Roman" w:hAnsi="Times New Roman" w:cs="Times New Roman"/>
        </w:rPr>
        <w:t xml:space="preserve">forest fires &gt;80 ha that occurred </w:t>
      </w:r>
      <w:ins w:id="55" w:author="Jens Stevens" w:date="2017-08-16T10:43:00Z">
        <w:r w:rsidR="00977A78">
          <w:rPr>
            <w:rFonts w:ascii="Times New Roman" w:hAnsi="Times New Roman" w:cs="Times New Roman"/>
          </w:rPr>
          <w:t xml:space="preserve">in northwestern California and the Sierra Nevada </w:t>
        </w:r>
      </w:ins>
      <w:r>
        <w:rPr>
          <w:rFonts w:ascii="Times New Roman" w:hAnsi="Times New Roman" w:cs="Times New Roman"/>
        </w:rPr>
        <w:t xml:space="preserve">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w:t>
      </w:r>
      <w:r w:rsidR="00FF7161">
        <w:rPr>
          <w:rFonts w:ascii="Times New Roman" w:hAnsi="Times New Roman" w:cs="Times New Roman"/>
        </w:rPr>
        <w:t xml:space="preserve">determining </w:t>
      </w:r>
      <w:r>
        <w:rPr>
          <w:rFonts w:ascii="Times New Roman" w:hAnsi="Times New Roman" w:cs="Times New Roman"/>
        </w:rPr>
        <w:t>SDC. These results illustrate how a process-based quantification of fire effects can be used to describe changing fire regimes</w:t>
      </w:r>
      <w:r w:rsidR="00FF7161">
        <w:rPr>
          <w:rFonts w:ascii="Times New Roman" w:hAnsi="Times New Roman" w:cs="Times New Roman"/>
        </w:rPr>
        <w:t>,</w:t>
      </w:r>
      <w:r>
        <w:rPr>
          <w:rFonts w:ascii="Times New Roman" w:hAnsi="Times New Roman" w:cs="Times New Roman"/>
        </w:rPr>
        <w:t xml:space="preserve"> and this could assist forest managers in developing desired conditions in western US forests that once burned with frequent, low-moderate </w:t>
      </w:r>
      <w:r w:rsidR="00FF7161">
        <w:rPr>
          <w:rFonts w:ascii="Times New Roman" w:hAnsi="Times New Roman" w:cs="Times New Roman"/>
        </w:rPr>
        <w:t>severity</w:t>
      </w:r>
      <w:r>
        <w:rPr>
          <w:rFonts w:ascii="Times New Roman" w:hAnsi="Times New Roman" w:cs="Times New Roman"/>
        </w:rPr>
        <w:t xml:space="preserve"> fire regimes.</w:t>
      </w: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2215B7DE"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w:t>
      </w:r>
      <w:proofErr w:type="gramStart"/>
      <w:r w:rsidRPr="00345A2A">
        <w:rPr>
          <w:rFonts w:ascii="Times New Roman" w:hAnsi="Times New Roman" w:cs="Times New Roman"/>
        </w:rPr>
        <w:t>;</w:t>
      </w:r>
      <w:proofErr w:type="gramEnd"/>
      <w:r w:rsidRPr="00345A2A">
        <w:rPr>
          <w:rFonts w:ascii="Times New Roman" w:hAnsi="Times New Roman" w:cs="Times New Roman"/>
        </w:rPr>
        <w:t xml:space="preserve">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54" w:tooltip="van Wagtendonk, 2007 #3465" w:history="1">
        <w:r w:rsidR="001703BE">
          <w:rPr>
            <w:rFonts w:ascii="Times New Roman" w:hAnsi="Times New Roman" w:cs="Times New Roman"/>
            <w:noProof/>
            <w:color w:val="000000"/>
          </w:rPr>
          <w:t>van Wagtendonk, 2007</w:t>
        </w:r>
      </w:hyperlink>
      <w:r w:rsidR="00BD2BAD">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48" w:tooltip="Stephens, 2005 #470" w:history="1">
        <w:r w:rsidR="001703BE">
          <w:rPr>
            <w:rFonts w:ascii="Times New Roman" w:hAnsi="Times New Roman" w:cs="Times New Roman"/>
            <w:noProof/>
            <w:color w:val="000000"/>
          </w:rPr>
          <w:t>Stephens and Ruth, 2005</w:t>
        </w:r>
      </w:hyperlink>
      <w:r w:rsidR="00BD2BAD">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w:t>
      </w:r>
      <w:r w:rsidRPr="00345A2A">
        <w:rPr>
          <w:rFonts w:ascii="Times New Roman" w:hAnsi="Times New Roman" w:cs="Times New Roman"/>
          <w:color w:val="000000"/>
        </w:rPr>
        <w:lastRenderedPageBreak/>
        <w:t>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 </w:instrText>
      </w:r>
      <w:r w:rsidR="00BD2BAD">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DATA </w:instrText>
      </w:r>
      <w:r w:rsidR="00BD2BAD">
        <w:rPr>
          <w:rFonts w:ascii="Times New Roman" w:hAnsi="Times New Roman" w:cs="Times New Roman"/>
          <w:color w:val="000000"/>
        </w:rPr>
      </w:r>
      <w:r w:rsidR="00BD2BAD">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32" w:tooltip="Miller, 2012 #1123" w:history="1">
        <w:r w:rsidR="001703BE">
          <w:rPr>
            <w:rFonts w:ascii="Times New Roman" w:hAnsi="Times New Roman" w:cs="Times New Roman"/>
            <w:noProof/>
            <w:color w:val="000000"/>
          </w:rPr>
          <w:t>Miller</w:t>
        </w:r>
        <w:r w:rsidR="001703BE" w:rsidRPr="00BD2BAD">
          <w:rPr>
            <w:rFonts w:ascii="Times New Roman" w:hAnsi="Times New Roman" w:cs="Times New Roman"/>
            <w:i/>
            <w:noProof/>
            <w:color w:val="000000"/>
          </w:rPr>
          <w:t xml:space="preserve"> et al.</w:t>
        </w:r>
        <w:r w:rsidR="001703BE">
          <w:rPr>
            <w:rFonts w:ascii="Times New Roman" w:hAnsi="Times New Roman" w:cs="Times New Roman"/>
            <w:noProof/>
            <w:color w:val="000000"/>
          </w:rPr>
          <w:t>, 2012b</w:t>
        </w:r>
      </w:hyperlink>
      <w:r w:rsidR="00BD2BAD">
        <w:rPr>
          <w:rFonts w:ascii="Times New Roman" w:hAnsi="Times New Roman" w:cs="Times New Roman"/>
          <w:noProof/>
          <w:color w:val="000000"/>
        </w:rPr>
        <w:t xml:space="preserve">; </w:t>
      </w:r>
      <w:hyperlink w:anchor="_ENREF_10" w:tooltip="Estes, 2017 #3469" w:history="1">
        <w:r w:rsidR="001703BE">
          <w:rPr>
            <w:rFonts w:ascii="Times New Roman" w:hAnsi="Times New Roman" w:cs="Times New Roman"/>
            <w:noProof/>
            <w:color w:val="000000"/>
          </w:rPr>
          <w:t>Estes</w:t>
        </w:r>
        <w:r w:rsidR="001703BE" w:rsidRPr="00BD2BAD">
          <w:rPr>
            <w:rFonts w:ascii="Times New Roman" w:hAnsi="Times New Roman" w:cs="Times New Roman"/>
            <w:i/>
            <w:noProof/>
            <w:color w:val="000000"/>
          </w:rPr>
          <w:t xml:space="preserve"> et al.</w:t>
        </w:r>
        <w:r w:rsidR="001703BE">
          <w:rPr>
            <w:rFonts w:ascii="Times New Roman" w:hAnsi="Times New Roman" w:cs="Times New Roman"/>
            <w:noProof/>
            <w:color w:val="000000"/>
          </w:rPr>
          <w:t>, 2017</w:t>
        </w:r>
      </w:hyperlink>
      <w:r w:rsidR="00BD2BAD">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7579EE97"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w:t>
      </w:r>
      <w:ins w:id="56" w:author="Jens Stevens" w:date="2017-08-16T13:57:00Z">
        <w:r w:rsidR="00144420">
          <w:rPr>
            <w:rFonts w:ascii="Times New Roman" w:hAnsi="Times New Roman" w:cs="Times New Roman"/>
          </w:rPr>
          <w:t>,</w:t>
        </w:r>
      </w:ins>
      <w:r>
        <w:rPr>
          <w:rFonts w:ascii="Times New Roman" w:hAnsi="Times New Roman" w:cs="Times New Roman"/>
        </w:rPr>
        <w:t xml:space="preserve">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yellow pine </w:t>
      </w:r>
      <w:ins w:id="57" w:author="Scott" w:date="2017-08-22T14:16:00Z">
        <w:r w:rsidR="00BE5496">
          <w:rPr>
            <w:rFonts w:ascii="Times New Roman" w:hAnsi="Times New Roman" w:cs="Times New Roman"/>
          </w:rPr>
          <w:t>(</w:t>
        </w:r>
        <w:proofErr w:type="spellStart"/>
        <w:r w:rsidR="00BE5496" w:rsidRPr="00985B59">
          <w:rPr>
            <w:rFonts w:ascii="Times New Roman" w:hAnsi="Times New Roman" w:cs="Times New Roman"/>
            <w:i/>
          </w:rPr>
          <w:t>Pinus</w:t>
        </w:r>
        <w:proofErr w:type="spellEnd"/>
        <w:r w:rsidR="00BE5496" w:rsidRPr="00985B59">
          <w:rPr>
            <w:rFonts w:ascii="Times New Roman" w:hAnsi="Times New Roman" w:cs="Times New Roman"/>
            <w:i/>
          </w:rPr>
          <w:t xml:space="preserve"> ponderosa or P. </w:t>
        </w:r>
        <w:proofErr w:type="spellStart"/>
        <w:r w:rsidR="00BE5496" w:rsidRPr="00985B59">
          <w:rPr>
            <w:rFonts w:ascii="Times New Roman" w:hAnsi="Times New Roman" w:cs="Times New Roman"/>
            <w:i/>
          </w:rPr>
          <w:t>Jeffreyi</w:t>
        </w:r>
        <w:proofErr w:type="spellEnd"/>
        <w:r w:rsidR="00BE5496">
          <w:rPr>
            <w:rFonts w:ascii="Times New Roman" w:hAnsi="Times New Roman" w:cs="Times New Roman"/>
          </w:rPr>
          <w:t>)</w:t>
        </w:r>
      </w:ins>
      <w:ins w:id="58" w:author="Miller, Jay D -FS" w:date="2017-08-24T12:49:00Z">
        <w:r w:rsidR="00A16F93">
          <w:rPr>
            <w:rFonts w:ascii="Times New Roman" w:hAnsi="Times New Roman" w:cs="Times New Roman"/>
          </w:rPr>
          <w:t>, fir (</w:t>
        </w:r>
        <w:proofErr w:type="spellStart"/>
        <w:r w:rsidR="00A16F93" w:rsidRPr="00985B59">
          <w:rPr>
            <w:rFonts w:ascii="Times New Roman" w:hAnsi="Times New Roman" w:cs="Times New Roman"/>
            <w:i/>
          </w:rPr>
          <w:t>Abie</w:t>
        </w:r>
        <w:r w:rsidR="00A16F93" w:rsidRPr="00A16F93">
          <w:rPr>
            <w:rFonts w:ascii="Times New Roman" w:hAnsi="Times New Roman" w:cs="Times New Roman"/>
            <w:i/>
          </w:rPr>
          <w:t>s</w:t>
        </w:r>
        <w:proofErr w:type="spellEnd"/>
        <w:r w:rsidR="00A16F93" w:rsidRPr="00A16F93">
          <w:rPr>
            <w:rFonts w:ascii="Times New Roman" w:hAnsi="Times New Roman" w:cs="Times New Roman"/>
            <w:i/>
          </w:rPr>
          <w:t xml:space="preserve"> </w:t>
        </w:r>
        <w:proofErr w:type="spellStart"/>
        <w:r w:rsidR="00A16F93" w:rsidRPr="00A16F93">
          <w:rPr>
            <w:rFonts w:ascii="Times New Roman" w:hAnsi="Times New Roman" w:cs="Times New Roman"/>
            <w:i/>
          </w:rPr>
          <w:t>concolor</w:t>
        </w:r>
        <w:proofErr w:type="spellEnd"/>
        <w:r w:rsidR="00A16F93" w:rsidRPr="00A16F93">
          <w:rPr>
            <w:rFonts w:ascii="Times New Roman" w:hAnsi="Times New Roman" w:cs="Times New Roman"/>
            <w:i/>
          </w:rPr>
          <w:t xml:space="preserve"> or A. </w:t>
        </w:r>
      </w:ins>
      <w:proofErr w:type="spellStart"/>
      <w:ins w:id="59" w:author="Jens Stevens" w:date="2017-08-27T15:59:00Z">
        <w:r w:rsidR="00710A13">
          <w:rPr>
            <w:rFonts w:ascii="Times New Roman" w:hAnsi="Times New Roman" w:cs="Times New Roman"/>
            <w:i/>
          </w:rPr>
          <w:t>m</w:t>
        </w:r>
      </w:ins>
      <w:ins w:id="60" w:author="Miller, Jay D -FS" w:date="2017-08-24T12:49:00Z">
        <w:r w:rsidR="00A16F93" w:rsidRPr="00A16F93">
          <w:rPr>
            <w:rFonts w:ascii="Times New Roman" w:hAnsi="Times New Roman" w:cs="Times New Roman"/>
            <w:i/>
          </w:rPr>
          <w:t>agnifica</w:t>
        </w:r>
        <w:proofErr w:type="spellEnd"/>
        <w:r w:rsidR="00A16F93" w:rsidRPr="00A16F93">
          <w:rPr>
            <w:rFonts w:ascii="Times New Roman" w:hAnsi="Times New Roman" w:cs="Times New Roman"/>
            <w:i/>
          </w:rPr>
          <w:t>)</w:t>
        </w:r>
      </w:ins>
      <w:ins w:id="61" w:author="Scott" w:date="2017-08-22T14:16:00Z">
        <w:r w:rsidR="00BE5496">
          <w:rPr>
            <w:rFonts w:ascii="Times New Roman" w:hAnsi="Times New Roman" w:cs="Times New Roman"/>
          </w:rPr>
          <w:t xml:space="preserve"> </w:t>
        </w:r>
      </w:ins>
      <w:r w:rsidR="005A6918">
        <w:rPr>
          <w:rFonts w:ascii="Times New Roman" w:hAnsi="Times New Roman" w:cs="Times New Roman"/>
        </w:rPr>
        <w:t xml:space="preserve">or mixed-conifer forest according to the CALVEG classification scheme </w:t>
      </w:r>
      <w:r w:rsidR="005A6918">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BD2BAD">
        <w:rPr>
          <w:rFonts w:ascii="Times New Roman" w:hAnsi="Times New Roman" w:cs="Times New Roman"/>
          <w:noProof/>
        </w:rPr>
        <w:t>(</w:t>
      </w:r>
      <w:hyperlink w:anchor="_ENREF_18" w:tooltip="Keeler-Wolf, 2007 #3458" w:history="1">
        <w:r w:rsidR="001703BE">
          <w:rPr>
            <w:rFonts w:ascii="Times New Roman" w:hAnsi="Times New Roman" w:cs="Times New Roman"/>
            <w:noProof/>
          </w:rPr>
          <w:t>Keeler-Wolf, 2007</w:t>
        </w:r>
      </w:hyperlink>
      <w:r w:rsidR="00BD2BAD">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w:t>
      </w:r>
      <w:ins w:id="62" w:author="Miller, Jay D -FS" w:date="2017-08-25T08:46:00Z">
        <w:r w:rsidR="003E2C9A">
          <w:rPr>
            <w:rFonts w:ascii="Times New Roman" w:hAnsi="Times New Roman" w:cs="Times New Roman"/>
          </w:rPr>
          <w:t xml:space="preserve"> (Figure 1)</w:t>
        </w:r>
      </w:ins>
      <w:r w:rsidR="005A6918">
        <w:rPr>
          <w:rFonts w:ascii="Times New Roman" w:hAnsi="Times New Roman" w:cs="Times New Roman"/>
        </w:rPr>
        <w:t xml:space="preserve">. </w:t>
      </w:r>
      <w:r w:rsidR="00EC795E">
        <w:rPr>
          <w:rFonts w:ascii="Times New Roman" w:hAnsi="Times New Roman" w:cs="Times New Roman"/>
        </w:rPr>
        <w:t xml:space="preserve">For each fire we defined the location of stand-replacing </w:t>
      </w:r>
      <w:ins w:id="63" w:author="Jens Stevens" w:date="2017-08-27T16:02:00Z">
        <w:r w:rsidR="00710A13">
          <w:rPr>
            <w:rFonts w:ascii="Times New Roman" w:hAnsi="Times New Roman" w:cs="Times New Roman"/>
          </w:rPr>
          <w:t xml:space="preserve">patches as adjacent pixels where the </w:t>
        </w:r>
        <w:proofErr w:type="spellStart"/>
        <w:r w:rsidR="00710A13">
          <w:rPr>
            <w:rFonts w:ascii="Times New Roman" w:hAnsi="Times New Roman" w:cs="Times New Roman"/>
          </w:rPr>
          <w:t>RdNBR</w:t>
        </w:r>
        <w:proofErr w:type="spellEnd"/>
        <w:r w:rsidR="00710A13">
          <w:rPr>
            <w:rFonts w:ascii="Times New Roman" w:hAnsi="Times New Roman" w:cs="Times New Roman"/>
          </w:rPr>
          <w:t xml:space="preserve"> exceeded the threshold associated with 90% basal area mortality</w:t>
        </w:r>
      </w:ins>
      <w:del w:id="64" w:author="Jens Stevens" w:date="2017-08-27T16:02:00Z">
        <w:r w:rsidR="00EC795E" w:rsidDel="00710A13">
          <w:rPr>
            <w:rFonts w:ascii="Times New Roman" w:hAnsi="Times New Roman" w:cs="Times New Roman"/>
          </w:rPr>
          <w:delText xml:space="preserve">fire </w:delText>
        </w:r>
        <w:r w:rsidR="0098480B" w:rsidDel="00710A13">
          <w:rPr>
            <w:rFonts w:ascii="Times New Roman" w:hAnsi="Times New Roman" w:cs="Times New Roman"/>
          </w:rPr>
          <w:delText xml:space="preserve">as </w:delText>
        </w:r>
        <w:r w:rsidR="00EC795E" w:rsidDel="00710A13">
          <w:rPr>
            <w:rFonts w:ascii="Times New Roman" w:hAnsi="Times New Roman" w:cs="Times New Roman"/>
          </w:rPr>
          <w:delText xml:space="preserve">the set of polygons mapped as &gt;90% basal area mortality using the thresholds in Relative differenced Normalized Burn Ratio (RdNBR) from pre- and post-fire LANDSAT imagery </w:delText>
        </w:r>
      </w:del>
      <w:r w:rsidR="00354DDC">
        <w:rPr>
          <w:rFonts w:ascii="Times New Roman" w:hAnsi="Times New Roman" w:cs="Times New Roman"/>
        </w:rPr>
        <w:t xml:space="preserve"> </w:t>
      </w:r>
      <w:r w:rsidR="00354DDC">
        <w:rPr>
          <w:rFonts w:ascii="Times New Roman" w:hAnsi="Times New Roman" w:cs="Times New Roman"/>
        </w:rPr>
        <w:fldChar w:fldCharType="begin">
          <w:fldData xml:space="preserve">PEVuZE5vdGU+PENpdGU+PEF1dGhvcj5NaWxsZXI8L0F1dGhvcj48WWVhcj4yMDA5PC9ZZWFyPjxS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</w:fldData>
        </w:fldChar>
      </w:r>
      <w:r w:rsidR="00710A13">
        <w:rPr>
          <w:rFonts w:ascii="Times New Roman" w:hAnsi="Times New Roman" w:cs="Times New Roman"/>
        </w:rPr>
        <w:instrText xml:space="preserve"> ADDIN EN.CITE </w:instrText>
      </w:r>
      <w:r w:rsidR="00710A13">
        <w:rPr>
          <w:rFonts w:ascii="Times New Roman" w:hAnsi="Times New Roman" w:cs="Times New Roman"/>
        </w:rPr>
        <w:fldChar w:fldCharType="begin">
          <w:fldData xml:space="preserve">PEVuZE5vdGU+PENpdGU+PEF1dGhvcj5NaWxsZXI8L0F1dGhvcj48WWVhcj4yMDA5PC9ZZWFyPjxS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</w:fldData>
        </w:fldChar>
      </w:r>
      <w:r w:rsidR="00710A13">
        <w:rPr>
          <w:rFonts w:ascii="Times New Roman" w:hAnsi="Times New Roman" w:cs="Times New Roman"/>
        </w:rPr>
        <w:instrText xml:space="preserve"> ADDIN EN.CITE.DATA </w:instrText>
      </w:r>
      <w:r w:rsidR="00710A13">
        <w:rPr>
          <w:rFonts w:ascii="Times New Roman" w:hAnsi="Times New Roman" w:cs="Times New Roman"/>
        </w:rPr>
      </w:r>
      <w:r w:rsidR="00710A13">
        <w:rPr>
          <w:rFonts w:ascii="Times New Roman" w:hAnsi="Times New Roman" w:cs="Times New Roman"/>
        </w:rPr>
        <w:fldChar w:fldCharType="end"/>
      </w:r>
      <w:r w:rsidR="00354DDC">
        <w:rPr>
          <w:rFonts w:ascii="Times New Roman" w:hAnsi="Times New Roman" w:cs="Times New Roman"/>
        </w:rPr>
        <w:fldChar w:fldCharType="separate"/>
      </w:r>
      <w:r w:rsidR="00710A13">
        <w:rPr>
          <w:rFonts w:ascii="Times New Roman" w:hAnsi="Times New Roman" w:cs="Times New Roman"/>
          <w:noProof/>
        </w:rPr>
        <w:t xml:space="preserve">(652 for extended assessements and 746 for initial assessments: </w:t>
      </w:r>
      <w:hyperlink w:anchor="_ENREF_28" w:tooltip="Miller, 2009 #2448" w:history="1">
        <w:r w:rsidR="001703BE">
          <w:rPr>
            <w:rFonts w:ascii="Times New Roman" w:hAnsi="Times New Roman" w:cs="Times New Roman"/>
            <w:noProof/>
          </w:rPr>
          <w:t>Miller</w:t>
        </w:r>
        <w:r w:rsidR="001703BE" w:rsidRPr="00710A13">
          <w:rPr>
            <w:rFonts w:ascii="Times New Roman" w:hAnsi="Times New Roman" w:cs="Times New Roman"/>
            <w:i/>
            <w:noProof/>
          </w:rPr>
          <w:t xml:space="preserve"> et al.</w:t>
        </w:r>
        <w:r w:rsidR="001703BE">
          <w:rPr>
            <w:rFonts w:ascii="Times New Roman" w:hAnsi="Times New Roman" w:cs="Times New Roman"/>
            <w:noProof/>
          </w:rPr>
          <w:t>, 2009a</w:t>
        </w:r>
      </w:hyperlink>
      <w:r w:rsidR="00710A13">
        <w:rPr>
          <w:rFonts w:ascii="Times New Roman" w:hAnsi="Times New Roman" w:cs="Times New Roman"/>
          <w:noProof/>
        </w:rPr>
        <w:t xml:space="preserve">; </w:t>
      </w:r>
      <w:hyperlink w:anchor="_ENREF_29" w:tooltip="Miller, 2015 #2745" w:history="1">
        <w:r w:rsidR="001703BE">
          <w:rPr>
            <w:rFonts w:ascii="Times New Roman" w:hAnsi="Times New Roman" w:cs="Times New Roman"/>
            <w:noProof/>
          </w:rPr>
          <w:t>Miller and Quayle, 2015</w:t>
        </w:r>
      </w:hyperlink>
      <w:r w:rsidR="00710A13">
        <w:rPr>
          <w:rFonts w:ascii="Times New Roman" w:hAnsi="Times New Roman" w:cs="Times New Roman"/>
          <w:noProof/>
        </w:rPr>
        <w:t>)</w:t>
      </w:r>
      <w:r w:rsidR="00354DDC">
        <w:rPr>
          <w:rFonts w:ascii="Times New Roman" w:hAnsi="Times New Roman" w:cs="Times New Roman"/>
        </w:rPr>
        <w:fldChar w:fldCharType="end"/>
      </w:r>
      <w:ins w:id="65" w:author="Jens Stevens" w:date="2017-08-27T16:03:00Z">
        <w:r w:rsidR="0037169C">
          <w:rPr>
            <w:rFonts w:ascii="Times New Roman" w:hAnsi="Times New Roman" w:cs="Times New Roman"/>
          </w:rPr>
          <w:t xml:space="preserve">. These patches were converted to polygon </w:t>
        </w:r>
        <w:proofErr w:type="spellStart"/>
        <w:r w:rsidR="0037169C">
          <w:rPr>
            <w:rFonts w:ascii="Times New Roman" w:hAnsi="Times New Roman" w:cs="Times New Roman"/>
          </w:rPr>
          <w:t>shapefiles</w:t>
        </w:r>
        <w:proofErr w:type="spellEnd"/>
        <w:r w:rsidR="0037169C">
          <w:rPr>
            <w:rFonts w:ascii="Times New Roman" w:hAnsi="Times New Roman" w:cs="Times New Roman"/>
          </w:rPr>
          <w:t xml:space="preserve"> by Region 5 of the US Forest Service and made available</w:t>
        </w:r>
        <w:r w:rsidR="0037169C" w:rsidDel="0037169C">
          <w:rPr>
            <w:rFonts w:ascii="Times New Roman" w:hAnsi="Times New Roman" w:cs="Times New Roman"/>
          </w:rPr>
          <w:t xml:space="preserve"> </w:t>
        </w:r>
      </w:ins>
      <w:del w:id="66" w:author="Jens Stevens" w:date="2017-08-27T16:03:00Z">
        <w:r w:rsidR="0034364A" w:rsidDel="0037169C">
          <w:rPr>
            <w:rFonts w:ascii="Times New Roman" w:hAnsi="Times New Roman" w:cs="Times New Roman"/>
          </w:rPr>
          <w:delText xml:space="preserve"> </w:delText>
        </w:r>
        <w:r w:rsidR="00EC795E" w:rsidDel="0037169C">
          <w:rPr>
            <w:rFonts w:ascii="Times New Roman" w:hAnsi="Times New Roman" w:cs="Times New Roman"/>
          </w:rPr>
          <w:delText xml:space="preserve"> and available at </w:delText>
        </w:r>
      </w:del>
      <w:r w:rsidR="00EC795E">
        <w:rPr>
          <w:rFonts w:ascii="Times New Roman" w:hAnsi="Times New Roman" w:cs="Times New Roman"/>
        </w:rPr>
        <w:t>(</w:t>
      </w:r>
      <w:r w:rsidR="007A51C4" w:rsidRPr="007A51C4">
        <w:rPr>
          <w:rFonts w:ascii="Times New Roman" w:hAnsi="Times New Roman" w:cs="Times New Roman"/>
        </w:rPr>
        <w:t>https://www.fs.usda.gov/detail/r5/landmanagement/gis/</w:t>
      </w:r>
      <w:proofErr w:type="gramStart"/>
      <w:r w:rsidR="007A51C4" w:rsidRPr="007A51C4">
        <w:rPr>
          <w:rFonts w:ascii="Times New Roman" w:hAnsi="Times New Roman" w:cs="Times New Roman"/>
        </w:rPr>
        <w:t>?cid</w:t>
      </w:r>
      <w:proofErr w:type="gramEnd"/>
      <w:r w:rsidR="007A51C4" w:rsidRPr="007A51C4">
        <w:rPr>
          <w:rFonts w:ascii="Times New Roman" w:hAnsi="Times New Roman" w:cs="Times New Roman"/>
        </w:rPr>
        <w:t>=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0025535D" w:rsidR="003013DD" w:rsidRDefault="003013DD" w:rsidP="00795C1C">
      <w:pPr>
        <w:spacing w:line="480" w:lineRule="auto"/>
        <w:ind w:firstLine="720"/>
        <w:jc w:val="right"/>
        <w:rPr>
          <w:rFonts w:ascii="Times New Roman" w:hAnsi="Times New Roman" w:cs="Times New Roman"/>
        </w:rPr>
      </w:pP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w:ins w:id="67" w:author="Jens Stevens" w:date="2017-08-18T17:50:00Z">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r>
        <w:r w:rsidR="00795C1C">
          <w:rPr>
            <w:rFonts w:ascii="Times New Roman" w:hAnsi="Times New Roman" w:cs="Times New Roman"/>
          </w:rPr>
          <w:tab/>
          <w:t>Eq. 1</w:t>
        </w:r>
      </w:ins>
    </w:p>
    <w:p w14:paraId="40A7D3D3" w14:textId="21846428"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w:t>
      </w:r>
      <w:ins w:id="68" w:author="Jens Stevens" w:date="2017-08-19T18:34:00Z">
        <w:r w:rsidR="0098355F">
          <w:rPr>
            <w:rFonts w:ascii="Times New Roman" w:hAnsi="Times New Roman" w:cs="Times New Roman"/>
          </w:rPr>
          <w:t xml:space="preserve">Figure A1; </w:t>
        </w:r>
      </w:ins>
      <w:r w:rsidR="00D94367">
        <w:rPr>
          <w:rFonts w:ascii="Times New Roman" w:hAnsi="Times New Roman" w:cs="Times New Roman"/>
        </w:rPr>
        <w:t xml:space="preserve">Collins </w:t>
      </w:r>
      <w:r w:rsidR="00D94367" w:rsidRPr="00117F3F">
        <w:rPr>
          <w:rFonts w:ascii="Times New Roman" w:hAnsi="Times New Roman" w:cs="Times New Roman"/>
          <w:i/>
        </w:rPr>
        <w:t>et al</w:t>
      </w:r>
      <w:r w:rsidR="00D94367">
        <w:rPr>
          <w:rFonts w:ascii="Times New Roman" w:hAnsi="Times New Roman" w:cs="Times New Roman"/>
        </w:rPr>
        <w:t xml:space="preserve">.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r w:rsidR="007C398F">
        <w:rPr>
          <w:rFonts w:ascii="Times New Roman" w:hAnsi="Times New Roman" w:cs="Times New Roman"/>
        </w:rPr>
        <w:t xml:space="preserve"> </w:t>
      </w:r>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9 contiguous 30 m pixels (0.81 ha) or smaller, and considered these part of the </w:t>
      </w:r>
      <w:proofErr w:type="gramStart"/>
      <w:r w:rsidR="0014669D">
        <w:rPr>
          <w:rFonts w:ascii="Times New Roman" w:hAnsi="Times New Roman" w:cs="Times New Roman"/>
        </w:rPr>
        <w:t>stand-replacing</w:t>
      </w:r>
      <w:proofErr w:type="gramEnd"/>
      <w:r w:rsidR="0014669D">
        <w:rPr>
          <w:rFonts w:ascii="Times New Roman" w:hAnsi="Times New Roman" w:cs="Times New Roman"/>
        </w:rPr>
        <w:t xml:space="preserve"> patch</w:t>
      </w:r>
      <w:r w:rsidR="00E615E1">
        <w:rPr>
          <w:rFonts w:ascii="Times New Roman" w:hAnsi="Times New Roman" w:cs="Times New Roman"/>
        </w:rPr>
        <w:t xml:space="preserve"> when calculating SDC</w:t>
      </w:r>
      <w:r w:rsidR="0014669D">
        <w:rPr>
          <w:rFonts w:ascii="Times New Roman" w:hAnsi="Times New Roman" w:cs="Times New Roman"/>
        </w:rPr>
        <w:t>.</w:t>
      </w:r>
      <w:r w:rsidR="007C398F">
        <w:rPr>
          <w:rFonts w:ascii="Times New Roman" w:hAnsi="Times New Roman" w:cs="Times New Roman"/>
        </w:rPr>
        <w:t xml:space="preserve"> The distribution of SDC for our 477 fires was left-skewed so we conducted a natural log (</w:t>
      </w:r>
      <w:proofErr w:type="spellStart"/>
      <w:r w:rsidR="007C398F">
        <w:rPr>
          <w:rFonts w:ascii="Times New Roman" w:hAnsi="Times New Roman" w:cs="Times New Roman"/>
        </w:rPr>
        <w:t>ln</w:t>
      </w:r>
      <w:proofErr w:type="spellEnd"/>
      <w:r w:rsidR="007C398F">
        <w:rPr>
          <w:rFonts w:ascii="Times New Roman" w:hAnsi="Times New Roman" w:cs="Times New Roman"/>
        </w:rPr>
        <w:t xml:space="preserve">) transformation, which improved normality of the data </w:t>
      </w:r>
      <w:r w:rsidR="007C398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7C398F">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7C398F">
        <w:rPr>
          <w:rFonts w:ascii="Times New Roman" w:hAnsi="Times New Roman" w:cs="Times New Roman"/>
        </w:rPr>
        <w:fldChar w:fldCharType="end"/>
      </w:r>
      <w:r w:rsidR="007C398F">
        <w:rPr>
          <w:rFonts w:ascii="Times New Roman" w:hAnsi="Times New Roman" w:cs="Times New Roman"/>
        </w:rPr>
        <w:t>.</w:t>
      </w:r>
    </w:p>
    <w:p w14:paraId="01761F6C" w14:textId="33445407"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BD2BAD">
        <w:rPr>
          <w:rFonts w:ascii="Times New Roman" w:hAnsi="Times New Roman" w:cs="Times New Roman"/>
          <w:noProof/>
        </w:rPr>
        <w:t>(</w:t>
      </w:r>
      <w:hyperlink w:anchor="_ENREF_1" w:tooltip="Abatzoglou, 2013 #3386" w:history="1">
        <w:r w:rsidR="001703BE">
          <w:rPr>
            <w:rFonts w:ascii="Times New Roman" w:hAnsi="Times New Roman" w:cs="Times New Roman"/>
            <w:noProof/>
          </w:rPr>
          <w:t>Abatzoglou, 2013</w:t>
        </w:r>
      </w:hyperlink>
      <w:r w:rsidR="00BD2BAD">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BD2BAD">
        <w:rPr>
          <w:rFonts w:ascii="Times New Roman" w:hAnsi="Times New Roman" w:cs="Times New Roman"/>
          <w:noProof/>
        </w:rPr>
        <w:t>(</w:t>
      </w:r>
      <w:hyperlink w:anchor="_ENREF_6" w:tooltip="Collins, 2007 #638"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07</w:t>
        </w:r>
      </w:hyperlink>
      <w:r w:rsidR="00BD2BAD">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 xml:space="preserve">high </w:t>
      </w:r>
      <w:r w:rsidR="00423B47">
        <w:rPr>
          <w:rFonts w:ascii="Times New Roman" w:hAnsi="Times New Roman" w:cs="Times New Roman"/>
        </w:rPr>
        <w:lastRenderedPageBreak/>
        <w:t>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r w:rsidR="008E0951">
        <w:rPr>
          <w:rFonts w:ascii="Times New Roman" w:hAnsi="Times New Roman" w:cs="Times New Roman"/>
        </w:rPr>
        <w:t xml:space="preserve"> </w:t>
      </w:r>
      <w:ins w:id="69" w:author="Jens Stevens" w:date="2017-08-27T16:14:00Z">
        <w:r w:rsidR="008E0951">
          <w:rPr>
            <w:rFonts w:ascii="Times New Roman" w:hAnsi="Times New Roman" w:cs="Times New Roman"/>
          </w:rPr>
          <w:t xml:space="preserve">Rather than using the lowest relative humidity, we’ve focused on the minimum high relative humidity in order to </w:t>
        </w:r>
        <w:r w:rsidR="008E0951" w:rsidRPr="00363CA1">
          <w:rPr>
            <w:rFonts w:ascii="Times New Roman" w:hAnsi="Times New Roman" w:cs="Times New Roman"/>
          </w:rPr>
          <w:t xml:space="preserve">capture the recovery (or lack thereof) in relative humidity for a given burn period. Little </w:t>
        </w:r>
        <w:r w:rsidR="008E0951">
          <w:rPr>
            <w:rFonts w:ascii="Times New Roman" w:hAnsi="Times New Roman" w:cs="Times New Roman"/>
          </w:rPr>
          <w:t xml:space="preserve">RH </w:t>
        </w:r>
        <w:r w:rsidR="008E0951" w:rsidRPr="00363CA1">
          <w:rPr>
            <w:rFonts w:ascii="Times New Roman" w:hAnsi="Times New Roman" w:cs="Times New Roman"/>
          </w:rPr>
          <w:t xml:space="preserve">recovery </w:t>
        </w:r>
        <w:r w:rsidR="008E0951">
          <w:rPr>
            <w:rFonts w:ascii="Times New Roman" w:hAnsi="Times New Roman" w:cs="Times New Roman"/>
          </w:rPr>
          <w:t xml:space="preserve">has been </w:t>
        </w:r>
        <w:r w:rsidR="008E0951" w:rsidRPr="00363CA1">
          <w:rPr>
            <w:rFonts w:ascii="Times New Roman" w:hAnsi="Times New Roman" w:cs="Times New Roman"/>
          </w:rPr>
          <w:t>associated with greater fire growth potential, and by extension, larger patches of stand-replacing fire</w:t>
        </w:r>
        <w:r w:rsidR="008E0951">
          <w:rPr>
            <w:rFonts w:ascii="Times New Roman" w:hAnsi="Times New Roman" w:cs="Times New Roman"/>
          </w:rPr>
          <w:t xml:space="preserve"> </w:t>
        </w:r>
      </w:ins>
      <w:r w:rsidR="008E0951">
        <w:rPr>
          <w:rFonts w:ascii="Times New Roman" w:hAnsi="Times New Roman" w:cs="Times New Roman"/>
        </w:rPr>
        <w:fldChar w:fldCharType="begin"/>
      </w:r>
      <w:r w:rsidR="008E0951">
        <w:rPr>
          <w:rFonts w:ascii="Times New Roman" w:hAnsi="Times New Roman" w:cs="Times New Roman"/>
        </w:rPr>
        <w:instrText xml:space="preserve"> ADDIN EN.CITE &lt;EndNote&gt;&lt;Cite&gt;&lt;Author&gt;Rothermel&lt;/Author&gt;&lt;Year&gt;1991&lt;/Year&gt;&lt;RecNum&gt;3488&lt;/RecNum&gt;&lt;DisplayText&gt;(Rothermel, 1991)&lt;/DisplayText&gt;&lt;record&gt;&lt;rec-number&gt;3488&lt;/rec-number&gt;&lt;foreign-keys&gt;&lt;key app="EN" db-id="w0ppaavf8t2zvwe9f0oxa5rcervz0wedp050" timestamp="1503868421"&gt;3488&lt;/key&gt;&lt;/foreign-keys&gt;&lt;ref-type name="Report"&gt;27&lt;/ref-type&gt;&lt;contributors&gt;&lt;authors&gt;&lt;author&gt;Rothermel, R. C.&lt;/author&gt;&lt;/authors&gt;&lt;/contributors&gt;&lt;titles&gt;&lt;title&gt;Predicting behavior and size of crown fires in the Northern Rocky Mountains&lt;/title&gt;&lt;/titles&gt;&lt;dates&gt;&lt;year&gt;1991&lt;/year&gt;&lt;/dates&gt;&lt;pub-location&gt;USDA Forest Service, Intermountain Research Station&lt;/pub-location&gt;&lt;urls&gt;&lt;/urls&gt;&lt;/record&gt;&lt;/Cite&gt;&lt;/EndNote&gt;</w:instrText>
      </w:r>
      <w:r w:rsidR="008E0951">
        <w:rPr>
          <w:rFonts w:ascii="Times New Roman" w:hAnsi="Times New Roman" w:cs="Times New Roman"/>
        </w:rPr>
        <w:fldChar w:fldCharType="separate"/>
      </w:r>
      <w:r w:rsidR="008E0951">
        <w:rPr>
          <w:rFonts w:ascii="Times New Roman" w:hAnsi="Times New Roman" w:cs="Times New Roman"/>
          <w:noProof/>
        </w:rPr>
        <w:t>(</w:t>
      </w:r>
      <w:hyperlink w:anchor="_ENREF_41" w:tooltip="Rothermel, 1991 #3488" w:history="1">
        <w:r w:rsidR="001703BE">
          <w:rPr>
            <w:rFonts w:ascii="Times New Roman" w:hAnsi="Times New Roman" w:cs="Times New Roman"/>
            <w:noProof/>
          </w:rPr>
          <w:t>Rothermel, 1991</w:t>
        </w:r>
      </w:hyperlink>
      <w:r w:rsidR="008E0951">
        <w:rPr>
          <w:rFonts w:ascii="Times New Roman" w:hAnsi="Times New Roman" w:cs="Times New Roman"/>
          <w:noProof/>
        </w:rPr>
        <w:t>)</w:t>
      </w:r>
      <w:r w:rsidR="008E0951">
        <w:rPr>
          <w:rFonts w:ascii="Times New Roman" w:hAnsi="Times New Roman" w:cs="Times New Roman"/>
        </w:rPr>
        <w:fldChar w:fldCharType="end"/>
      </w:r>
      <w:r w:rsidR="008E0951">
        <w:rPr>
          <w:rFonts w:ascii="Times New Roman" w:hAnsi="Times New Roman" w:cs="Times New Roman"/>
        </w:rPr>
        <w:t>.</w:t>
      </w:r>
    </w:p>
    <w:p w14:paraId="17BE63FE" w14:textId="035257C0" w:rsidR="00AE4A3A"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t>
      </w:r>
      <w:ins w:id="70" w:author="Jens Stevens" w:date="2017-08-16T14:03:00Z">
        <w:r w:rsidR="00C30968">
          <w:rPr>
            <w:rFonts w:ascii="Times New Roman" w:hAnsi="Times New Roman" w:cs="Times New Roman"/>
          </w:rPr>
          <w:t>fire management class, fire management agency (collectively referred to as “management”), and fire weather</w:t>
        </w:r>
      </w:ins>
      <w:del w:id="71" w:author="Jens Stevens" w:date="2017-08-16T14:03:00Z">
        <w:r w:rsidDel="00C30968">
          <w:rPr>
            <w:rFonts w:ascii="Times New Roman" w:hAnsi="Times New Roman" w:cs="Times New Roman"/>
          </w:rPr>
          <w:delText xml:space="preserve">weather and </w:delText>
        </w:r>
        <w:r w:rsidR="00867AA8" w:rsidDel="00C30968">
          <w:rPr>
            <w:rFonts w:ascii="Times New Roman" w:hAnsi="Times New Roman" w:cs="Times New Roman"/>
          </w:rPr>
          <w:delText>land management history/</w:delText>
        </w:r>
        <w:r w:rsidDel="00C30968">
          <w:rPr>
            <w:rFonts w:ascii="Times New Roman" w:hAnsi="Times New Roman" w:cs="Times New Roman"/>
          </w:rPr>
          <w:delText>fire management</w:delText>
        </w:r>
        <w:r w:rsidR="00867AA8" w:rsidDel="00C30968">
          <w:rPr>
            <w:rFonts w:ascii="Times New Roman" w:hAnsi="Times New Roman" w:cs="Times New Roman"/>
          </w:rPr>
          <w:delText xml:space="preserve"> (referred to hereafter as management)</w:delText>
        </w:r>
      </w:del>
      <w:r>
        <w:rPr>
          <w:rFonts w:ascii="Times New Roman" w:hAnsi="Times New Roman" w:cs="Times New Roman"/>
        </w:rPr>
        <w:t xml:space="preserve"> on variation in </w:t>
      </w:r>
      <w:proofErr w:type="spellStart"/>
      <w:proofErr w:type="gramStart"/>
      <w:r w:rsidR="007C398F">
        <w:rPr>
          <w:rFonts w:ascii="Times New Roman" w:hAnsi="Times New Roman" w:cs="Times New Roman"/>
        </w:rPr>
        <w:t>ln</w:t>
      </w:r>
      <w:proofErr w:type="spellEnd"/>
      <w:r w:rsidR="007C398F">
        <w:rPr>
          <w:rFonts w:ascii="Times New Roman" w:hAnsi="Times New Roman" w:cs="Times New Roman"/>
        </w:rPr>
        <w:t>(</w:t>
      </w:r>
      <w:proofErr w:type="gramEnd"/>
      <w:r>
        <w:rPr>
          <w:rFonts w:ascii="Times New Roman" w:hAnsi="Times New Roman" w:cs="Times New Roman"/>
        </w:rPr>
        <w:t>SDC</w:t>
      </w:r>
      <w:r w:rsidR="007C398F">
        <w:rPr>
          <w:rFonts w:ascii="Times New Roman" w:hAnsi="Times New Roman" w:cs="Times New Roman"/>
        </w:rPr>
        <w:t>)</w:t>
      </w:r>
      <w:r>
        <w:rPr>
          <w:rFonts w:ascii="Times New Roman" w:hAnsi="Times New Roman" w:cs="Times New Roman"/>
        </w:rPr>
        <w:t xml:space="preserve">,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BD2BAD">
        <w:rPr>
          <w:rFonts w:ascii="Times New Roman" w:hAnsi="Times New Roman" w:cs="Times New Roman"/>
          <w:noProof/>
        </w:rPr>
        <w:t>(</w:t>
      </w:r>
      <w:hyperlink w:anchor="_ENREF_2" w:tooltip="Calcagno, 2010 #2648" w:history="1">
        <w:r w:rsidR="001703BE">
          <w:rPr>
            <w:rFonts w:ascii="Times New Roman" w:hAnsi="Times New Roman" w:cs="Times New Roman"/>
            <w:noProof/>
          </w:rPr>
          <w:t>Calcagno and de Mazancourt, 2010</w:t>
        </w:r>
      </w:hyperlink>
      <w:r w:rsidR="00BD2BAD">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w:t>
      </w:r>
      <w:ins w:id="72" w:author="Jens Stevens" w:date="2017-08-16T14:57:00Z">
        <w:r w:rsidR="00184CAE">
          <w:rPr>
            <w:rFonts w:ascii="Times New Roman" w:hAnsi="Times New Roman" w:cs="Times New Roman"/>
          </w:rPr>
          <w:t xml:space="preserve">The candidate models were linear models </w:t>
        </w:r>
      </w:ins>
      <w:ins w:id="73" w:author="Jens Stevens" w:date="2017-08-16T14:59:00Z">
        <w:r w:rsidR="00117F3F">
          <w:rPr>
            <w:rFonts w:ascii="Times New Roman" w:hAnsi="Times New Roman" w:cs="Times New Roman"/>
          </w:rPr>
          <w:t>conducted on the natural log of SDC</w:t>
        </w:r>
      </w:ins>
      <w:ins w:id="74" w:author="Jens Stevens" w:date="2017-08-16T15:00:00Z">
        <w:r w:rsidR="00117F3F">
          <w:rPr>
            <w:rFonts w:ascii="Times New Roman" w:hAnsi="Times New Roman" w:cs="Times New Roman"/>
          </w:rPr>
          <w:t xml:space="preserve"> – </w:t>
        </w:r>
        <w:proofErr w:type="spellStart"/>
        <w:proofErr w:type="gramStart"/>
        <w:r w:rsidR="00117F3F">
          <w:rPr>
            <w:rFonts w:ascii="Times New Roman" w:hAnsi="Times New Roman" w:cs="Times New Roman"/>
          </w:rPr>
          <w:t>ln</w:t>
        </w:r>
        <w:proofErr w:type="spellEnd"/>
        <w:r w:rsidR="00117F3F">
          <w:rPr>
            <w:rFonts w:ascii="Times New Roman" w:hAnsi="Times New Roman" w:cs="Times New Roman"/>
          </w:rPr>
          <w:t>(</w:t>
        </w:r>
        <w:proofErr w:type="gramEnd"/>
        <w:r w:rsidR="00117F3F">
          <w:rPr>
            <w:rFonts w:ascii="Times New Roman" w:hAnsi="Times New Roman" w:cs="Times New Roman"/>
          </w:rPr>
          <w:t xml:space="preserve">SDC) – which </w:t>
        </w:r>
      </w:ins>
      <w:ins w:id="75" w:author="Jens Stevens" w:date="2017-08-16T14:59:00Z">
        <w:r w:rsidR="00117F3F">
          <w:rPr>
            <w:rFonts w:ascii="Times New Roman" w:hAnsi="Times New Roman" w:cs="Times New Roman"/>
          </w:rPr>
          <w:t>was normally distributed among all fires</w:t>
        </w:r>
      </w:ins>
      <w:r w:rsidR="008E0951">
        <w:rPr>
          <w:rFonts w:ascii="Times New Roman" w:hAnsi="Times New Roman" w:cs="Times New Roman"/>
        </w:rPr>
        <w:t xml:space="preserve"> </w:t>
      </w:r>
      <w:r w:rsidR="008E0951">
        <w:rPr>
          <w:rFonts w:ascii="Times New Roman" w:hAnsi="Times New Roman" w:cs="Times New Roman"/>
        </w:rPr>
        <w:fldChar w:fldCharType="begin"/>
      </w:r>
      <w:r w:rsidR="008E0951">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8E0951">
        <w:rPr>
          <w:rFonts w:ascii="Times New Roman" w:hAnsi="Times New Roman" w:cs="Times New Roman"/>
        </w:rPr>
        <w:fldChar w:fldCharType="separate"/>
      </w:r>
      <w:r w:rsidR="008E0951">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8E0951">
          <w:rPr>
            <w:rFonts w:ascii="Times New Roman" w:hAnsi="Times New Roman" w:cs="Times New Roman"/>
            <w:i/>
            <w:noProof/>
          </w:rPr>
          <w:t xml:space="preserve"> et al.</w:t>
        </w:r>
        <w:r w:rsidR="001703BE">
          <w:rPr>
            <w:rFonts w:ascii="Times New Roman" w:hAnsi="Times New Roman" w:cs="Times New Roman"/>
            <w:noProof/>
          </w:rPr>
          <w:t>, 2017</w:t>
        </w:r>
      </w:hyperlink>
      <w:r w:rsidR="008E0951">
        <w:rPr>
          <w:rFonts w:ascii="Times New Roman" w:hAnsi="Times New Roman" w:cs="Times New Roman"/>
          <w:noProof/>
        </w:rPr>
        <w:t>)</w:t>
      </w:r>
      <w:r w:rsidR="008E0951">
        <w:rPr>
          <w:rFonts w:ascii="Times New Roman" w:hAnsi="Times New Roman" w:cs="Times New Roman"/>
        </w:rPr>
        <w:fldChar w:fldCharType="end"/>
      </w:r>
      <w:r w:rsidR="00117F3F">
        <w:rPr>
          <w:rFonts w:ascii="Times New Roman" w:hAnsi="Times New Roman" w:cs="Times New Roman"/>
        </w:rPr>
        <w:t xml:space="preserve">. </w:t>
      </w:r>
      <w:r w:rsidR="00423B47">
        <w:rPr>
          <w:rFonts w:ascii="Times New Roman" w:hAnsi="Times New Roman" w:cs="Times New Roman"/>
        </w:rPr>
        <w:t xml:space="preserve">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w:t>
      </w:r>
      <w:del w:id="76" w:author="Jens Stevens" w:date="2017-08-16T15:01:00Z">
        <w:r w:rsidR="00CC2925" w:rsidDel="00117F3F">
          <w:rPr>
            <w:rFonts w:ascii="Times New Roman" w:hAnsi="Times New Roman" w:cs="Times New Roman"/>
          </w:rPr>
          <w:delText xml:space="preserve">a </w:delText>
        </w:r>
      </w:del>
      <w:ins w:id="77" w:author="Jens Stevens" w:date="2017-08-16T15:01:00Z">
        <w:r w:rsidR="00117F3F">
          <w:rPr>
            <w:rFonts w:ascii="Times New Roman" w:hAnsi="Times New Roman" w:cs="Times New Roman"/>
          </w:rPr>
          <w:t xml:space="preserve">visualization via </w:t>
        </w:r>
      </w:ins>
      <w:r w:rsidR="00CC2925">
        <w:rPr>
          <w:rFonts w:ascii="Times New Roman" w:hAnsi="Times New Roman" w:cs="Times New Roman"/>
        </w:rPr>
        <w:t xml:space="preserve">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BD2BAD">
        <w:rPr>
          <w:rFonts w:ascii="Times New Roman" w:hAnsi="Times New Roman" w:cs="Times New Roman"/>
          <w:noProof/>
        </w:rPr>
        <w:t>(</w:t>
      </w:r>
      <w:hyperlink w:anchor="_ENREF_52" w:tooltip="Therneau, 2010 #3459" w:history="1">
        <w:r w:rsidR="001703BE">
          <w:rPr>
            <w:rFonts w:ascii="Times New Roman" w:hAnsi="Times New Roman" w:cs="Times New Roman"/>
            <w:noProof/>
          </w:rPr>
          <w:t>Thern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0</w:t>
        </w:r>
      </w:hyperlink>
      <w:r w:rsidR="00BD2BAD">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ins w:id="78" w:author="Jens Stevens" w:date="2017-08-16T15:01:00Z">
        <w:r w:rsidR="00117F3F">
          <w:rPr>
            <w:rFonts w:ascii="Times New Roman" w:hAnsi="Times New Roman" w:cs="Times New Roman"/>
          </w:rPr>
          <w:t xml:space="preserve">While the </w:t>
        </w:r>
      </w:ins>
      <w:ins w:id="79" w:author="Jens Stevens" w:date="2017-08-16T15:02:00Z">
        <w:r w:rsidR="00117F3F">
          <w:rPr>
            <w:rFonts w:ascii="Times New Roman" w:hAnsi="Times New Roman" w:cs="Times New Roman"/>
          </w:rPr>
          <w:t xml:space="preserve">linear model comparison approach allowed us to evaluate the important predictor variables of </w:t>
        </w:r>
        <w:proofErr w:type="spellStart"/>
        <w:proofErr w:type="gramStart"/>
        <w:r w:rsidR="00117F3F">
          <w:rPr>
            <w:rFonts w:ascii="Times New Roman" w:hAnsi="Times New Roman" w:cs="Times New Roman"/>
          </w:rPr>
          <w:t>ln</w:t>
        </w:r>
        <w:proofErr w:type="spellEnd"/>
        <w:r w:rsidR="00117F3F">
          <w:rPr>
            <w:rFonts w:ascii="Times New Roman" w:hAnsi="Times New Roman" w:cs="Times New Roman"/>
          </w:rPr>
          <w:t>(</w:t>
        </w:r>
        <w:proofErr w:type="gramEnd"/>
        <w:r w:rsidR="00117F3F">
          <w:rPr>
            <w:rFonts w:ascii="Times New Roman" w:hAnsi="Times New Roman" w:cs="Times New Roman"/>
          </w:rPr>
          <w:t xml:space="preserve">SDC) and estimate their parameters, the regression tree analysis </w:t>
        </w:r>
      </w:ins>
      <w:ins w:id="80" w:author="Malcolm North" w:date="2017-08-25T18:08:00Z">
        <w:r w:rsidR="00F139F7">
          <w:rPr>
            <w:rFonts w:ascii="Times New Roman" w:hAnsi="Times New Roman" w:cs="Times New Roman"/>
          </w:rPr>
          <w:t xml:space="preserve">identified an </w:t>
        </w:r>
        <w:r w:rsidR="00F139F7">
          <w:rPr>
            <w:rFonts w:ascii="Times New Roman" w:hAnsi="Times New Roman" w:cs="Times New Roman"/>
          </w:rPr>
          <w:lastRenderedPageBreak/>
          <w:t>importance hierarchy of the explanatory variables and provided</w:t>
        </w:r>
      </w:ins>
      <w:ins w:id="81" w:author="Jens Stevens" w:date="2017-08-16T15:04:00Z">
        <w:r w:rsidR="00117F3F">
          <w:rPr>
            <w:rFonts w:ascii="Times New Roman" w:hAnsi="Times New Roman" w:cs="Times New Roman"/>
          </w:rPr>
          <w:t xml:space="preserve"> simple visualization of the model structure while identifying important breakpoints within the predictor variables </w:t>
        </w:r>
      </w:ins>
      <w:r w:rsidR="00117F3F">
        <w:rPr>
          <w:rFonts w:ascii="Times New Roman" w:hAnsi="Times New Roman" w:cs="Times New Roman"/>
        </w:rPr>
        <w:fldChar w:fldCharType="begin"/>
      </w:r>
      <w:r w:rsidR="00117F3F">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117F3F">
        <w:rPr>
          <w:rFonts w:ascii="Times New Roman" w:hAnsi="Times New Roman" w:cs="Times New Roman"/>
        </w:rPr>
        <w:fldChar w:fldCharType="separate"/>
      </w:r>
      <w:r w:rsidR="00117F3F">
        <w:rPr>
          <w:rFonts w:ascii="Times New Roman" w:hAnsi="Times New Roman" w:cs="Times New Roman"/>
          <w:noProof/>
        </w:rPr>
        <w:t>(</w:t>
      </w:r>
      <w:hyperlink w:anchor="_ENREF_52" w:tooltip="Therneau, 2010 #3459" w:history="1">
        <w:r w:rsidR="001703BE">
          <w:rPr>
            <w:rFonts w:ascii="Times New Roman" w:hAnsi="Times New Roman" w:cs="Times New Roman"/>
            <w:noProof/>
          </w:rPr>
          <w:t>Therneau</w:t>
        </w:r>
        <w:r w:rsidR="001703BE" w:rsidRPr="00BD2BAD">
          <w:rPr>
            <w:rFonts w:ascii="Times New Roman" w:hAnsi="Times New Roman" w:cs="Times New Roman"/>
            <w:i/>
            <w:noProof/>
          </w:rPr>
          <w:t xml:space="preserve"> et al.</w:t>
        </w:r>
        <w:r w:rsidR="001703BE">
          <w:rPr>
            <w:rFonts w:ascii="Times New Roman" w:hAnsi="Times New Roman" w:cs="Times New Roman"/>
            <w:noProof/>
          </w:rPr>
          <w:t>, 2010</w:t>
        </w:r>
      </w:hyperlink>
      <w:r w:rsidR="00117F3F">
        <w:rPr>
          <w:rFonts w:ascii="Times New Roman" w:hAnsi="Times New Roman" w:cs="Times New Roman"/>
          <w:noProof/>
        </w:rPr>
        <w:t>)</w:t>
      </w:r>
      <w:r w:rsidR="00117F3F">
        <w:rPr>
          <w:rFonts w:ascii="Times New Roman" w:hAnsi="Times New Roman" w:cs="Times New Roman"/>
        </w:rPr>
        <w:fldChar w:fldCharType="end"/>
      </w:r>
      <w:r w:rsidR="00117F3F">
        <w:rPr>
          <w:rFonts w:ascii="Times New Roman" w:hAnsi="Times New Roman" w:cs="Times New Roman"/>
        </w:rPr>
        <w:t>.</w:t>
      </w:r>
      <w:ins w:id="82" w:author="Jens Stevens" w:date="2017-08-16T15:04:00Z">
        <w:r w:rsidR="00117F3F">
          <w:rPr>
            <w:rFonts w:ascii="Times New Roman" w:hAnsi="Times New Roman" w:cs="Times New Roman"/>
          </w:rPr>
          <w:t xml:space="preserve"> </w:t>
        </w:r>
      </w:ins>
      <w:ins w:id="83" w:author="Jens Stevens" w:date="2017-08-16T15:02:00Z">
        <w:r w:rsidR="00117F3F">
          <w:rPr>
            <w:rFonts w:ascii="Times New Roman" w:hAnsi="Times New Roman" w:cs="Times New Roman"/>
          </w:rPr>
          <w:t xml:space="preserve"> </w:t>
        </w:r>
      </w:ins>
    </w:p>
    <w:p w14:paraId="1EE2DA59" w14:textId="16420D9E" w:rsidR="00EC2326" w:rsidRPr="007C398F" w:rsidRDefault="007C398F" w:rsidP="00CC2925">
      <w:pPr>
        <w:spacing w:line="480" w:lineRule="auto"/>
        <w:ind w:firstLine="720"/>
        <w:rPr>
          <w:rFonts w:ascii="Times New Roman" w:hAnsi="Times New Roman" w:cs="Times New Roman"/>
        </w:rPr>
      </w:pPr>
      <w:r>
        <w:rPr>
          <w:rFonts w:ascii="Times New Roman" w:hAnsi="Times New Roman" w:cs="Times New Roman"/>
        </w:rPr>
        <w:t>We also</w:t>
      </w:r>
      <w:r w:rsidR="005E252E">
        <w:rPr>
          <w:rFonts w:ascii="Times New Roman" w:hAnsi="Times New Roman" w:cs="Times New Roman"/>
        </w:rPr>
        <w:t xml:space="preserve"> </w:t>
      </w:r>
      <w:r>
        <w:rPr>
          <w:rFonts w:ascii="Times New Roman" w:hAnsi="Times New Roman" w:cs="Times New Roman"/>
        </w:rPr>
        <w:t xml:space="preserve">analyzed temporal trends in </w:t>
      </w:r>
      <w:proofErr w:type="spellStart"/>
      <w:proofErr w:type="gramStart"/>
      <w:r>
        <w:rPr>
          <w:rFonts w:ascii="Times New Roman" w:hAnsi="Times New Roman" w:cs="Times New Roman"/>
        </w:rPr>
        <w:t>ln</w:t>
      </w:r>
      <w:proofErr w:type="spellEnd"/>
      <w:r>
        <w:rPr>
          <w:rFonts w:ascii="Times New Roman" w:hAnsi="Times New Roman" w:cs="Times New Roman"/>
        </w:rPr>
        <w:t>(</w:t>
      </w:r>
      <w:proofErr w:type="gramEnd"/>
      <w:r>
        <w:rPr>
          <w:rFonts w:ascii="Times New Roman" w:hAnsi="Times New Roman" w:cs="Times New Roman"/>
        </w:rPr>
        <w:t xml:space="preserve">SDC) as well as the weather variables TMX and BI using linear regression. There was high inter-annual variability in all of these variables, and a Durbin-Watson test implemented in the R package </w:t>
      </w:r>
      <w:r>
        <w:rPr>
          <w:rFonts w:ascii="Times New Roman" w:hAnsi="Times New Roman" w:cs="Times New Roman"/>
          <w:i/>
        </w:rPr>
        <w:t>car</w:t>
      </w:r>
      <w:r>
        <w:rPr>
          <w:rFonts w:ascii="Times New Roman" w:hAnsi="Times New Roman" w:cs="Times New Roman"/>
        </w:rPr>
        <w:t xml:space="preserve"> showed no temporal autocorrelation for any of these variables. </w:t>
      </w:r>
      <w:del w:id="84" w:author="Jens Stevens" w:date="2017-08-19T19:26:00Z">
        <w:r w:rsidR="00AE4A3A" w:rsidDel="00182937">
          <w:rPr>
            <w:rFonts w:ascii="Times New Roman" w:hAnsi="Times New Roman" w:cs="Times New Roman"/>
          </w:rPr>
          <w:delText xml:space="preserve">Because of this inter-annual variability we also analyzed broader trends in these three variables over time by taking a 5-year moving-window average of each variable and testing for change over time using linear regression. These 5-year averages are inherently temporally autocorrelated but can provide a clearer visualization of trends over time </w:delText>
        </w:r>
        <w:r w:rsidR="00AE4A3A" w:rsidDel="00182937">
          <w:rPr>
            <w:rFonts w:ascii="Times New Roman" w:hAnsi="Times New Roman" w:cs="Times New Roman"/>
          </w:rPr>
          <w:fldChar w:fldCharType="begin"/>
        </w:r>
        <w:r w:rsidR="00BD2BAD" w:rsidDel="00182937">
          <w:rPr>
            <w:rFonts w:ascii="Times New Roman" w:hAnsi="Times New Roman" w:cs="Times New Roman"/>
          </w:rPr>
          <w:del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delInstrText>
        </w:r>
        <w:r w:rsidR="00AE4A3A" w:rsidDel="00182937">
          <w:rPr>
            <w:rFonts w:ascii="Times New Roman" w:hAnsi="Times New Roman" w:cs="Times New Roman"/>
          </w:rPr>
          <w:fldChar w:fldCharType="separate"/>
        </w:r>
        <w:r w:rsidR="00BD2BAD" w:rsidDel="00182937">
          <w:rPr>
            <w:rFonts w:ascii="Times New Roman" w:hAnsi="Times New Roman" w:cs="Times New Roman"/>
            <w:noProof/>
          </w:rPr>
          <w:delText>(</w:delText>
        </w:r>
        <w:r w:rsidR="00415143" w:rsidDel="00182937">
          <w:rPr>
            <w:rFonts w:ascii="Times New Roman" w:hAnsi="Times New Roman" w:cs="Times New Roman"/>
            <w:noProof/>
          </w:rPr>
          <w:fldChar w:fldCharType="begin"/>
        </w:r>
        <w:r w:rsidR="00415143" w:rsidDel="00182937">
          <w:rPr>
            <w:rFonts w:ascii="Times New Roman" w:hAnsi="Times New Roman" w:cs="Times New Roman"/>
            <w:noProof/>
          </w:rPr>
          <w:delInstrText xml:space="preserve"> HYPERLINK \l "_ENREF_31" \o "Miller, 2009 #5" </w:delInstrText>
        </w:r>
        <w:r w:rsidR="00415143" w:rsidDel="00182937">
          <w:rPr>
            <w:rFonts w:ascii="Times New Roman" w:hAnsi="Times New Roman" w:cs="Times New Roman"/>
            <w:noProof/>
          </w:rPr>
          <w:fldChar w:fldCharType="separate"/>
        </w:r>
        <w:r w:rsidR="00415143" w:rsidDel="00182937">
          <w:rPr>
            <w:rFonts w:ascii="Times New Roman" w:hAnsi="Times New Roman" w:cs="Times New Roman"/>
            <w:noProof/>
          </w:rPr>
          <w:delText>Miller</w:delText>
        </w:r>
        <w:r w:rsidR="00415143" w:rsidRPr="00BD2BAD" w:rsidDel="00182937">
          <w:rPr>
            <w:rFonts w:ascii="Times New Roman" w:hAnsi="Times New Roman" w:cs="Times New Roman"/>
            <w:i/>
            <w:noProof/>
          </w:rPr>
          <w:delText xml:space="preserve"> et al.</w:delText>
        </w:r>
        <w:r w:rsidR="00415143" w:rsidDel="00182937">
          <w:rPr>
            <w:rFonts w:ascii="Times New Roman" w:hAnsi="Times New Roman" w:cs="Times New Roman"/>
            <w:noProof/>
          </w:rPr>
          <w:delText>, 2009b</w:delText>
        </w:r>
        <w:r w:rsidR="00415143" w:rsidDel="00182937">
          <w:rPr>
            <w:rFonts w:ascii="Times New Roman" w:hAnsi="Times New Roman" w:cs="Times New Roman"/>
            <w:noProof/>
          </w:rPr>
          <w:fldChar w:fldCharType="end"/>
        </w:r>
        <w:r w:rsidR="00BD2BAD" w:rsidDel="00182937">
          <w:rPr>
            <w:rFonts w:ascii="Times New Roman" w:hAnsi="Times New Roman" w:cs="Times New Roman"/>
            <w:noProof/>
          </w:rPr>
          <w:delText>)</w:delText>
        </w:r>
        <w:r w:rsidR="00AE4A3A" w:rsidDel="00182937">
          <w:rPr>
            <w:rFonts w:ascii="Times New Roman" w:hAnsi="Times New Roman" w:cs="Times New Roman"/>
          </w:rPr>
          <w:fldChar w:fldCharType="end"/>
        </w:r>
        <w:r w:rsidR="00AE4A3A" w:rsidDel="00182937">
          <w:rPr>
            <w:rFonts w:ascii="Times New Roman" w:hAnsi="Times New Roman" w:cs="Times New Roman"/>
          </w:rPr>
          <w:delText xml:space="preserve">. </w:delText>
        </w:r>
      </w:del>
      <w:r w:rsidR="00AE4A3A">
        <w:rPr>
          <w:rFonts w:ascii="Times New Roman" w:hAnsi="Times New Roman" w:cs="Times New Roman"/>
        </w:rPr>
        <w:t xml:space="preserve">Finally, we calculated the increase over time in cumulative stand-replacing area greater than a specific threshold distance </w:t>
      </w:r>
      <w:r w:rsidR="00AE4A3A">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Prefix&gt;120 m`; &lt;/Prefix&gt;&lt;DisplayText&gt;(120 m;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AE4A3A">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120 m; 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AE4A3A">
        <w:rPr>
          <w:rFonts w:ascii="Times New Roman" w:hAnsi="Times New Roman" w:cs="Times New Roman"/>
        </w:rPr>
        <w:fldChar w:fldCharType="end"/>
      </w:r>
      <w:r w:rsidR="00AE4A3A">
        <w:rPr>
          <w:rFonts w:ascii="Times New Roman" w:hAnsi="Times New Roman" w:cs="Times New Roman"/>
        </w:rPr>
        <w:t xml:space="preserve"> from the patch edge, for each managing agency.</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46E343EF"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w:t>
      </w:r>
      <w:ins w:id="85" w:author="Jens Stevens" w:date="2017-08-16T17:52:00Z">
        <w:r w:rsidR="001D14E2">
          <w:rPr>
            <w:rFonts w:ascii="Times New Roman" w:hAnsi="Times New Roman" w:cs="Times New Roman"/>
          </w:rPr>
          <w:t xml:space="preserve"> fire</w:t>
        </w:r>
      </w:ins>
      <w:r>
        <w:rPr>
          <w:rFonts w:ascii="Times New Roman" w:hAnsi="Times New Roman" w:cs="Times New Roman"/>
        </w:rPr>
        <w:t xml:space="preserve"> management class, </w:t>
      </w:r>
      <w:ins w:id="86" w:author="Jens Stevens" w:date="2017-08-16T17:52:00Z">
        <w:r w:rsidR="001D14E2">
          <w:rPr>
            <w:rFonts w:ascii="Times New Roman" w:hAnsi="Times New Roman" w:cs="Times New Roman"/>
          </w:rPr>
          <w:t xml:space="preserve">fire </w:t>
        </w:r>
      </w:ins>
      <w:r>
        <w:rPr>
          <w:rFonts w:ascii="Times New Roman" w:hAnsi="Times New Roman" w:cs="Times New Roman"/>
        </w:rPr>
        <w:t xml:space="preserve">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6AF1F5C3"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w:t>
      </w:r>
      <w:del w:id="87" w:author="Jens Stevens" w:date="2017-08-18T17:39:00Z">
        <w:r w:rsidDel="0034364A">
          <w:rPr>
            <w:rFonts w:ascii="Times New Roman" w:hAnsi="Times New Roman" w:cs="Times New Roman"/>
          </w:rPr>
          <w:delText>a first-order control on</w:delText>
        </w:r>
      </w:del>
      <w:ins w:id="88" w:author="Jens Stevens" w:date="2017-08-18T17:39:00Z">
        <w:r w:rsidR="0034364A">
          <w:rPr>
            <w:rFonts w:ascii="Times New Roman" w:hAnsi="Times New Roman" w:cs="Times New Roman"/>
          </w:rPr>
          <w:t>the most important predictor of</w:t>
        </w:r>
      </w:ins>
      <w:r>
        <w:rPr>
          <w:rFonts w:ascii="Times New Roman" w:hAnsi="Times New Roman" w:cs="Times New Roman"/>
        </w:rPr>
        <w:t xml:space="preserve"> SDC values, with </w:t>
      </w:r>
      <w:r w:rsidR="001940B8">
        <w:rPr>
          <w:rFonts w:ascii="Times New Roman" w:hAnsi="Times New Roman" w:cs="Times New Roman"/>
        </w:rPr>
        <w:t xml:space="preserve">larger </w:t>
      </w:r>
      <w:r w:rsidR="00745CD4">
        <w:rPr>
          <w:rFonts w:ascii="Times New Roman" w:hAnsi="Times New Roman" w:cs="Times New Roman"/>
        </w:rPr>
        <w:t>SDC values – associated with smaller and/or more complex patches – for WFU fires (</w:t>
      </w:r>
      <w:r w:rsidR="003B07EC">
        <w:rPr>
          <w:rFonts w:ascii="Times New Roman" w:hAnsi="Times New Roman" w:cs="Times New Roman"/>
        </w:rPr>
        <w:t xml:space="preserve">Figure </w:t>
      </w:r>
      <w:del w:id="89" w:author="Jens Stevens" w:date="2017-08-19T17:44:00Z">
        <w:r w:rsidR="003B07EC" w:rsidDel="00F02AC5">
          <w:rPr>
            <w:rFonts w:ascii="Times New Roman" w:hAnsi="Times New Roman" w:cs="Times New Roman"/>
          </w:rPr>
          <w:delText>1</w:delText>
        </w:r>
      </w:del>
      <w:ins w:id="90" w:author="Jens Stevens" w:date="2017-08-19T17:44:00Z">
        <w:r w:rsidR="00F02AC5">
          <w:rPr>
            <w:rFonts w:ascii="Times New Roman" w:hAnsi="Times New Roman" w:cs="Times New Roman"/>
          </w:rPr>
          <w:t>2</w:t>
        </w:r>
      </w:ins>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lastRenderedPageBreak/>
        <w:t>that are associated with larger and/or simpler patches</w:t>
      </w:r>
      <w:r w:rsidR="00745CD4">
        <w:rPr>
          <w:rFonts w:ascii="Times New Roman" w:hAnsi="Times New Roman" w:cs="Times New Roman"/>
        </w:rPr>
        <w:t>.</w:t>
      </w:r>
      <w:ins w:id="91" w:author="Jens Stevens" w:date="2017-08-19T17:41:00Z">
        <w:r w:rsidR="0022444B">
          <w:rPr>
            <w:rFonts w:ascii="Times New Roman" w:hAnsi="Times New Roman" w:cs="Times New Roman"/>
          </w:rPr>
          <w:t xml:space="preserve"> Fire weather and managing agency were important among SUP fires, with </w:t>
        </w:r>
      </w:ins>
      <w:ins w:id="92" w:author="Jens Stevens" w:date="2017-08-19T17:42:00Z">
        <w:r w:rsidR="00F02AC5">
          <w:rPr>
            <w:rFonts w:ascii="Times New Roman" w:hAnsi="Times New Roman" w:cs="Times New Roman"/>
          </w:rPr>
          <w:t xml:space="preserve">fires burning under </w:t>
        </w:r>
      </w:ins>
      <w:ins w:id="93" w:author="Jens Stevens" w:date="2017-08-19T17:41:00Z">
        <w:r w:rsidR="0022444B">
          <w:rPr>
            <w:rFonts w:ascii="Times New Roman" w:hAnsi="Times New Roman" w:cs="Times New Roman"/>
          </w:rPr>
          <w:t xml:space="preserve">cooler temperatures </w:t>
        </w:r>
      </w:ins>
      <w:ins w:id="94" w:author="Jens Stevens" w:date="2017-08-19T17:42:00Z">
        <w:r w:rsidR="00F02AC5">
          <w:rPr>
            <w:rFonts w:ascii="Times New Roman" w:hAnsi="Times New Roman" w:cs="Times New Roman"/>
          </w:rPr>
          <w:t xml:space="preserve">and managed by the National Park Service generally having larger SDC values, and fires burning under warmer temperatures </w:t>
        </w:r>
      </w:ins>
      <w:ins w:id="95" w:author="Jens Stevens" w:date="2017-08-19T17:43:00Z">
        <w:r w:rsidR="00F02AC5">
          <w:rPr>
            <w:rFonts w:ascii="Times New Roman" w:hAnsi="Times New Roman" w:cs="Times New Roman"/>
          </w:rPr>
          <w:t xml:space="preserve">and managed by the US Forest Service </w:t>
        </w:r>
      </w:ins>
      <w:ins w:id="96" w:author="Jens Stevens" w:date="2017-08-19T17:42:00Z">
        <w:r w:rsidR="00F02AC5">
          <w:rPr>
            <w:rFonts w:ascii="Times New Roman" w:hAnsi="Times New Roman" w:cs="Times New Roman"/>
          </w:rPr>
          <w:t xml:space="preserve">generally </w:t>
        </w:r>
      </w:ins>
      <w:ins w:id="97" w:author="Jens Stevens" w:date="2017-08-19T17:43:00Z">
        <w:r w:rsidR="00F02AC5">
          <w:rPr>
            <w:rFonts w:ascii="Times New Roman" w:hAnsi="Times New Roman" w:cs="Times New Roman"/>
          </w:rPr>
          <w:t>having smaller SDC values (Figure 2)</w:t>
        </w:r>
      </w:ins>
      <w:ins w:id="98" w:author="Jens Stevens" w:date="2017-08-19T17:44:00Z">
        <w:r w:rsidR="00F02AC5">
          <w:rPr>
            <w:rFonts w:ascii="Times New Roman" w:hAnsi="Times New Roman" w:cs="Times New Roman"/>
          </w:rPr>
          <w:t>.</w:t>
        </w:r>
      </w:ins>
      <w:r w:rsidR="00745CD4">
        <w:rPr>
          <w:rFonts w:ascii="Times New Roman" w:hAnsi="Times New Roman" w:cs="Times New Roman"/>
        </w:rPr>
        <w:t xml:space="preserve"> </w:t>
      </w:r>
      <w:ins w:id="99" w:author="Jens Stevens" w:date="2017-08-19T17:47:00Z">
        <w:r w:rsidR="00F02AC5">
          <w:rPr>
            <w:rFonts w:ascii="Times New Roman" w:hAnsi="Times New Roman" w:cs="Times New Roman"/>
          </w:rPr>
          <w:t>One exception was a group of fires burning under hot (&gt;39</w:t>
        </w:r>
      </w:ins>
      <w:ins w:id="100" w:author="Jens Stevens" w:date="2017-08-27T16:25:00Z">
        <w:r w:rsidR="00A35744" w:rsidRPr="00FA0A34">
          <w:rPr>
            <w:rFonts w:ascii="Lucida Grande" w:hAnsi="Lucida Grande" w:cs="Lucida Grande"/>
            <w:b/>
            <w:color w:val="000000"/>
          </w:rPr>
          <w:t>°</w:t>
        </w:r>
        <w:r w:rsidR="00A35744">
          <w:rPr>
            <w:rFonts w:ascii="Times New Roman" w:hAnsi="Times New Roman" w:cs="Times New Roman"/>
          </w:rPr>
          <w:t xml:space="preserve"> </w:t>
        </w:r>
      </w:ins>
      <w:ins w:id="101" w:author="Jens Stevens" w:date="2017-08-19T17:47:00Z">
        <w:r w:rsidR="00F02AC5">
          <w:rPr>
            <w:rFonts w:ascii="Times New Roman" w:hAnsi="Times New Roman" w:cs="Times New Roman"/>
          </w:rPr>
          <w:t xml:space="preserve">C) conditions which had larger </w:t>
        </w:r>
        <w:proofErr w:type="spellStart"/>
        <w:proofErr w:type="gramStart"/>
        <w:r w:rsidR="00F02AC5">
          <w:rPr>
            <w:rFonts w:ascii="Times New Roman" w:hAnsi="Times New Roman" w:cs="Times New Roman"/>
          </w:rPr>
          <w:t>ln</w:t>
        </w:r>
        <w:proofErr w:type="spellEnd"/>
        <w:r w:rsidR="00F02AC5">
          <w:rPr>
            <w:rFonts w:ascii="Times New Roman" w:hAnsi="Times New Roman" w:cs="Times New Roman"/>
          </w:rPr>
          <w:t>(</w:t>
        </w:r>
        <w:proofErr w:type="gramEnd"/>
        <w:r w:rsidR="00F02AC5">
          <w:rPr>
            <w:rFonts w:ascii="Times New Roman" w:hAnsi="Times New Roman" w:cs="Times New Roman"/>
          </w:rPr>
          <w:t xml:space="preserve">SDC) values (see Discussion). </w:t>
        </w:r>
      </w:ins>
      <w:del w:id="102" w:author="Jens Stevens" w:date="2017-08-19T17:46:00Z">
        <w:r w:rsidR="003B1907" w:rsidDel="00F02AC5">
          <w:rPr>
            <w:rFonts w:ascii="Times New Roman" w:hAnsi="Times New Roman" w:cs="Times New Roman"/>
          </w:rPr>
          <w:delText>Among</w:delText>
        </w:r>
        <w:r w:rsidR="00745CD4" w:rsidDel="00F02AC5">
          <w:rPr>
            <w:rFonts w:ascii="Times New Roman" w:hAnsi="Times New Roman" w:cs="Times New Roman"/>
          </w:rPr>
          <w:delText xml:space="preserve"> </w:delText>
        </w:r>
        <w:r w:rsidR="002B7CBC" w:rsidDel="00F02AC5">
          <w:rPr>
            <w:rFonts w:ascii="Times New Roman" w:hAnsi="Times New Roman" w:cs="Times New Roman"/>
          </w:rPr>
          <w:delText>SUP</w:delText>
        </w:r>
        <w:r w:rsidR="00745CD4" w:rsidDel="00F02AC5">
          <w:rPr>
            <w:rFonts w:ascii="Times New Roman" w:hAnsi="Times New Roman" w:cs="Times New Roman"/>
          </w:rPr>
          <w:delText xml:space="preserve"> fires where the maximum </w:delText>
        </w:r>
        <w:r w:rsidR="003B1907" w:rsidDel="00F02AC5">
          <w:rPr>
            <w:rFonts w:ascii="Times New Roman" w:hAnsi="Times New Roman" w:cs="Times New Roman"/>
          </w:rPr>
          <w:delText xml:space="preserve">high </w:delText>
        </w:r>
        <w:r w:rsidR="00745CD4" w:rsidDel="00F02AC5">
          <w:rPr>
            <w:rFonts w:ascii="Times New Roman" w:hAnsi="Times New Roman" w:cs="Times New Roman"/>
          </w:rPr>
          <w:delText xml:space="preserve">temperature </w:delText>
        </w:r>
        <w:r w:rsidR="003B1907" w:rsidDel="00F02AC5">
          <w:rPr>
            <w:rFonts w:ascii="Times New Roman" w:hAnsi="Times New Roman" w:cs="Times New Roman"/>
          </w:rPr>
          <w:delText xml:space="preserve">during the burn window </w:delText>
        </w:r>
        <w:r w:rsidR="00745CD4" w:rsidDel="00F02AC5">
          <w:rPr>
            <w:rFonts w:ascii="Times New Roman" w:hAnsi="Times New Roman" w:cs="Times New Roman"/>
          </w:rPr>
          <w:delText>was less than 24 C, fires managed by the US Forest Service</w:delText>
        </w:r>
        <w:r w:rsidR="003B1907" w:rsidDel="00F02AC5">
          <w:rPr>
            <w:rFonts w:ascii="Times New Roman" w:hAnsi="Times New Roman" w:cs="Times New Roman"/>
          </w:rPr>
          <w:delText xml:space="preserve"> (N=26)</w:delText>
        </w:r>
        <w:r w:rsidR="00745CD4" w:rsidDel="00F02AC5">
          <w:rPr>
            <w:rFonts w:ascii="Times New Roman" w:hAnsi="Times New Roman" w:cs="Times New Roman"/>
          </w:rPr>
          <w:delText xml:space="preserve"> had </w:delText>
        </w:r>
        <w:r w:rsidR="00B50E2B" w:rsidDel="00F02AC5">
          <w:rPr>
            <w:rFonts w:ascii="Times New Roman" w:hAnsi="Times New Roman" w:cs="Times New Roman"/>
          </w:rPr>
          <w:delText xml:space="preserve">smaller </w:delText>
        </w:r>
        <w:r w:rsidR="00745CD4" w:rsidDel="00F02AC5">
          <w:rPr>
            <w:rFonts w:ascii="Times New Roman" w:hAnsi="Times New Roman" w:cs="Times New Roman"/>
          </w:rPr>
          <w:delText xml:space="preserve">SDC values than </w:delText>
        </w:r>
        <w:r w:rsidR="003B1907" w:rsidDel="00F02AC5">
          <w:rPr>
            <w:rFonts w:ascii="Times New Roman" w:hAnsi="Times New Roman" w:cs="Times New Roman"/>
          </w:rPr>
          <w:delText>fires managed by NPS (N=6) or CDF (N=3)</w:delText>
        </w:r>
        <w:r w:rsidR="0004544A" w:rsidDel="00F02AC5">
          <w:rPr>
            <w:rFonts w:ascii="Times New Roman" w:hAnsi="Times New Roman" w:cs="Times New Roman"/>
          </w:rPr>
          <w:delText xml:space="preserve">, which had </w:delText>
        </w:r>
        <w:r w:rsidR="00B50E2B" w:rsidDel="00F02AC5">
          <w:rPr>
            <w:rFonts w:ascii="Times New Roman" w:hAnsi="Times New Roman" w:cs="Times New Roman"/>
          </w:rPr>
          <w:delText>ln(</w:delText>
        </w:r>
        <w:r w:rsidR="0004544A" w:rsidDel="00F02AC5">
          <w:rPr>
            <w:rFonts w:ascii="Times New Roman" w:hAnsi="Times New Roman" w:cs="Times New Roman"/>
          </w:rPr>
          <w:delText>SDC</w:delText>
        </w:r>
        <w:r w:rsidR="00B50E2B" w:rsidDel="00F02AC5">
          <w:rPr>
            <w:rFonts w:ascii="Times New Roman" w:hAnsi="Times New Roman" w:cs="Times New Roman"/>
          </w:rPr>
          <w:delText>)</w:delText>
        </w:r>
        <w:r w:rsidR="0004544A" w:rsidDel="00F02AC5">
          <w:rPr>
            <w:rFonts w:ascii="Times New Roman" w:hAnsi="Times New Roman" w:cs="Times New Roman"/>
          </w:rPr>
          <w:delText xml:space="preserve"> values </w:delText>
        </w:r>
        <w:r w:rsidR="00B50E2B" w:rsidDel="00F02AC5">
          <w:rPr>
            <w:rFonts w:ascii="Times New Roman" w:hAnsi="Times New Roman" w:cs="Times New Roman"/>
          </w:rPr>
          <w:delText>of</w:delText>
        </w:r>
        <w:r w:rsidR="00747E0B" w:rsidDel="00F02AC5">
          <w:rPr>
            <w:rFonts w:ascii="Times New Roman" w:hAnsi="Times New Roman" w:cs="Times New Roman"/>
          </w:rPr>
          <w:delText xml:space="preserve"> </w:delText>
        </w:r>
        <w:r w:rsidR="0004544A" w:rsidDel="00F02AC5">
          <w:rPr>
            <w:rFonts w:ascii="Times New Roman" w:hAnsi="Times New Roman" w:cs="Times New Roman"/>
          </w:rPr>
          <w:delText xml:space="preserve">-3.8, roughly equivalent to 1.1 ha circular </w:delText>
        </w:r>
        <w:r w:rsidR="00ED03C6" w:rsidDel="00F02AC5">
          <w:rPr>
            <w:rFonts w:ascii="Times New Roman" w:hAnsi="Times New Roman" w:cs="Times New Roman"/>
          </w:rPr>
          <w:delText xml:space="preserve">high severity </w:delText>
        </w:r>
        <w:r w:rsidR="0004544A" w:rsidDel="00F02AC5">
          <w:rPr>
            <w:rFonts w:ascii="Times New Roman" w:hAnsi="Times New Roman" w:cs="Times New Roman"/>
          </w:rPr>
          <w:delText>patches</w:delText>
        </w:r>
        <w:r w:rsidR="00B50E2B" w:rsidDel="00F02AC5">
          <w:rPr>
            <w:rFonts w:ascii="Times New Roman" w:hAnsi="Times New Roman" w:cs="Times New Roman"/>
          </w:rPr>
          <w:delText xml:space="preserve"> (</w:delText>
        </w:r>
        <w:r w:rsidR="003B07EC" w:rsidDel="00F02AC5">
          <w:rPr>
            <w:rFonts w:ascii="Times New Roman" w:hAnsi="Times New Roman" w:cs="Times New Roman"/>
          </w:rPr>
          <w:delText xml:space="preserve">Figure 1, </w:delText>
        </w:r>
        <w:r w:rsidR="00F80C17" w:rsidDel="00F02AC5">
          <w:rPr>
            <w:rFonts w:ascii="Times New Roman" w:hAnsi="Times New Roman" w:cs="Times New Roman"/>
          </w:rPr>
          <w:delText>A</w:delText>
        </w:r>
        <w:r w:rsidR="003B07EC" w:rsidDel="00F02AC5">
          <w:rPr>
            <w:rFonts w:ascii="Times New Roman" w:hAnsi="Times New Roman" w:cs="Times New Roman"/>
          </w:rPr>
          <w:delText>1</w:delText>
        </w:r>
        <w:r w:rsidR="0004544A" w:rsidDel="00F02AC5">
          <w:rPr>
            <w:rFonts w:ascii="Times New Roman" w:hAnsi="Times New Roman" w:cs="Times New Roman"/>
          </w:rPr>
          <w:delText>)</w:delText>
        </w:r>
        <w:r w:rsidR="003B1907" w:rsidDel="00F02AC5">
          <w:rPr>
            <w:rFonts w:ascii="Times New Roman" w:hAnsi="Times New Roman" w:cs="Times New Roman"/>
          </w:rPr>
          <w:delText xml:space="preserve">. </w:delText>
        </w:r>
      </w:del>
      <w:r w:rsidR="003B1907">
        <w:rPr>
          <w:rFonts w:ascii="Times New Roman" w:hAnsi="Times New Roman" w:cs="Times New Roman"/>
        </w:rPr>
        <w:t xml:space="preserve">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w:t>
      </w:r>
      <w:ins w:id="103" w:author="Jens Stevens" w:date="2017-08-27T16:25:00Z">
        <w:r w:rsidR="00A35744" w:rsidRPr="00FA0A34">
          <w:rPr>
            <w:rFonts w:ascii="Lucida Grande" w:hAnsi="Lucida Grande" w:cs="Lucida Grande"/>
            <w:b/>
            <w:color w:val="000000"/>
          </w:rPr>
          <w:t>°</w:t>
        </w:r>
      </w:ins>
      <w:r w:rsidR="003B1907">
        <w:rPr>
          <w:rFonts w:ascii="Times New Roman" w:hAnsi="Times New Roman" w:cs="Times New Roman"/>
        </w:rPr>
        <w:t xml:space="preserve"> C, 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ins w:id="104" w:author="Jens Stevens" w:date="2017-08-16T17:59:00Z">
        <w:r w:rsidR="001D14E2">
          <w:rPr>
            <w:rFonts w:ascii="Times New Roman" w:hAnsi="Times New Roman" w:cs="Times New Roman"/>
          </w:rPr>
          <w:t xml:space="preserve">mean </w:t>
        </w:r>
      </w:ins>
      <w:r w:rsidR="00733765">
        <w:rPr>
          <w:rFonts w:ascii="Times New Roman" w:hAnsi="Times New Roman" w:cs="Times New Roman"/>
        </w:rPr>
        <w:t>SDC values</w:t>
      </w:r>
      <w:r w:rsidR="0004544A">
        <w:rPr>
          <w:rFonts w:ascii="Times New Roman" w:hAnsi="Times New Roman" w:cs="Times New Roman"/>
        </w:rPr>
        <w:t xml:space="preserve"> of any group of fires</w:t>
      </w:r>
      <w:ins w:id="105" w:author="Jens Stevens" w:date="2017-08-19T17:46:00Z">
        <w:r w:rsidR="00F02AC5">
          <w:rPr>
            <w:rFonts w:ascii="Times New Roman" w:hAnsi="Times New Roman" w:cs="Times New Roman"/>
          </w:rPr>
          <w:t xml:space="preserve">. The range of </w:t>
        </w:r>
      </w:ins>
      <w:ins w:id="106" w:author="Jens Stevens" w:date="2017-08-19T17:49:00Z">
        <w:r w:rsidR="00F02AC5">
          <w:rPr>
            <w:rFonts w:ascii="Times New Roman" w:hAnsi="Times New Roman" w:cs="Times New Roman"/>
          </w:rPr>
          <w:t xml:space="preserve">mean </w:t>
        </w:r>
        <w:proofErr w:type="spellStart"/>
        <w:proofErr w:type="gramStart"/>
        <w:r w:rsidR="00F02AC5">
          <w:rPr>
            <w:rFonts w:ascii="Times New Roman" w:hAnsi="Times New Roman" w:cs="Times New Roman"/>
          </w:rPr>
          <w:t>ln</w:t>
        </w:r>
        <w:proofErr w:type="spellEnd"/>
        <w:r w:rsidR="00F02AC5">
          <w:rPr>
            <w:rFonts w:ascii="Times New Roman" w:hAnsi="Times New Roman" w:cs="Times New Roman"/>
          </w:rPr>
          <w:t>(</w:t>
        </w:r>
        <w:proofErr w:type="gramEnd"/>
        <w:r w:rsidR="00F02AC5">
          <w:rPr>
            <w:rFonts w:ascii="Times New Roman" w:hAnsi="Times New Roman" w:cs="Times New Roman"/>
          </w:rPr>
          <w:t xml:space="preserve">SDC) values in the regression tree groups is </w:t>
        </w:r>
      </w:ins>
      <w:ins w:id="107" w:author="Jens Stevens" w:date="2017-08-19T17:55:00Z">
        <w:r w:rsidR="00B657E6">
          <w:rPr>
            <w:rFonts w:ascii="Times New Roman" w:hAnsi="Times New Roman" w:cs="Times New Roman"/>
          </w:rPr>
          <w:t xml:space="preserve">approximately </w:t>
        </w:r>
      </w:ins>
      <w:ins w:id="108" w:author="Jens Stevens" w:date="2017-08-19T17:49:00Z">
        <w:r w:rsidR="00F02AC5">
          <w:rPr>
            <w:rFonts w:ascii="Times New Roman" w:hAnsi="Times New Roman" w:cs="Times New Roman"/>
          </w:rPr>
          <w:t>equivalent to</w:t>
        </w:r>
      </w:ins>
      <w:ins w:id="109" w:author="Jens Stevens" w:date="2017-08-19T17:52:00Z">
        <w:r w:rsidR="00B657E6">
          <w:rPr>
            <w:rFonts w:ascii="Times New Roman" w:hAnsi="Times New Roman" w:cs="Times New Roman"/>
          </w:rPr>
          <w:t xml:space="preserve"> </w:t>
        </w:r>
      </w:ins>
      <w:ins w:id="110" w:author="Jens Stevens" w:date="2017-08-19T17:55:00Z">
        <w:r w:rsidR="00B657E6">
          <w:rPr>
            <w:rFonts w:ascii="Times New Roman" w:hAnsi="Times New Roman" w:cs="Times New Roman"/>
          </w:rPr>
          <w:t>1 ha circular patches</w:t>
        </w:r>
      </w:ins>
      <w:ins w:id="111" w:author="Jens Stevens" w:date="2017-08-19T17:56:00Z">
        <w:r w:rsidR="00B657E6">
          <w:rPr>
            <w:rFonts w:ascii="Times New Roman" w:hAnsi="Times New Roman" w:cs="Times New Roman"/>
          </w:rPr>
          <w:t xml:space="preserve"> of stand-replacing fire (</w:t>
        </w:r>
        <w:proofErr w:type="spellStart"/>
        <w:r w:rsidR="00B657E6">
          <w:rPr>
            <w:rFonts w:ascii="Times New Roman" w:hAnsi="Times New Roman" w:cs="Times New Roman"/>
          </w:rPr>
          <w:t>ln</w:t>
        </w:r>
        <w:proofErr w:type="spellEnd"/>
        <w:r w:rsidR="00B657E6">
          <w:rPr>
            <w:rFonts w:ascii="Times New Roman" w:hAnsi="Times New Roman" w:cs="Times New Roman"/>
          </w:rPr>
          <w:t xml:space="preserve">[SDC] = -3.8, SDC = 0.022) for WFU fires, </w:t>
        </w:r>
      </w:ins>
      <w:ins w:id="112" w:author="Jens Stevens" w:date="2017-08-19T17:58:00Z">
        <w:r w:rsidR="00B657E6">
          <w:rPr>
            <w:rFonts w:ascii="Times New Roman" w:hAnsi="Times New Roman" w:cs="Times New Roman"/>
          </w:rPr>
          <w:t xml:space="preserve">up to </w:t>
        </w:r>
      </w:ins>
      <w:ins w:id="113" w:author="Jens Stevens" w:date="2017-08-19T18:21:00Z">
        <w:r w:rsidR="00415143">
          <w:rPr>
            <w:rFonts w:ascii="Times New Roman" w:hAnsi="Times New Roman" w:cs="Times New Roman"/>
          </w:rPr>
          <w:t>12</w:t>
        </w:r>
      </w:ins>
      <w:ins w:id="114" w:author="Jens Stevens" w:date="2017-08-19T17:58:00Z">
        <w:r w:rsidR="00B657E6">
          <w:rPr>
            <w:rFonts w:ascii="Times New Roman" w:hAnsi="Times New Roman" w:cs="Times New Roman"/>
          </w:rPr>
          <w:t xml:space="preserve"> ha circular patches of stand-replacing fire</w:t>
        </w:r>
      </w:ins>
      <w:r w:rsidR="00733765">
        <w:rPr>
          <w:rFonts w:ascii="Times New Roman" w:hAnsi="Times New Roman" w:cs="Times New Roman"/>
        </w:rPr>
        <w:t xml:space="preserve"> (</w:t>
      </w:r>
      <w:proofErr w:type="spellStart"/>
      <w:r w:rsidR="00747E0B">
        <w:rPr>
          <w:rFonts w:ascii="Times New Roman" w:hAnsi="Times New Roman" w:cs="Times New Roman"/>
        </w:rPr>
        <w:t>ln</w:t>
      </w:r>
      <w:proofErr w:type="spellEnd"/>
      <w:del w:id="115" w:author="Jens Stevens" w:date="2017-08-16T17:59:00Z">
        <w:r w:rsidR="00747E0B" w:rsidDel="001D14E2">
          <w:rPr>
            <w:rFonts w:ascii="Times New Roman" w:hAnsi="Times New Roman" w:cs="Times New Roman"/>
          </w:rPr>
          <w:delText>(</w:delText>
        </w:r>
      </w:del>
      <w:ins w:id="116" w:author="Jens Stevens" w:date="2017-08-16T17:59:00Z">
        <w:r w:rsidR="001D14E2">
          <w:rPr>
            <w:rFonts w:ascii="Times New Roman" w:hAnsi="Times New Roman" w:cs="Times New Roman"/>
          </w:rPr>
          <w:t>[</w:t>
        </w:r>
      </w:ins>
      <w:r w:rsidR="00747E0B">
        <w:rPr>
          <w:rFonts w:ascii="Times New Roman" w:hAnsi="Times New Roman" w:cs="Times New Roman"/>
        </w:rPr>
        <w:t>SDC</w:t>
      </w:r>
      <w:del w:id="117" w:author="Jens Stevens" w:date="2017-08-16T17:59:00Z">
        <w:r w:rsidR="00747E0B" w:rsidDel="001D14E2">
          <w:rPr>
            <w:rFonts w:ascii="Times New Roman" w:hAnsi="Times New Roman" w:cs="Times New Roman"/>
          </w:rPr>
          <w:delText xml:space="preserve">) </w:delText>
        </w:r>
      </w:del>
      <w:ins w:id="118" w:author="Jens Stevens" w:date="2017-08-16T17:59:00Z">
        <w:r w:rsidR="001D14E2">
          <w:rPr>
            <w:rFonts w:ascii="Times New Roman" w:hAnsi="Times New Roman" w:cs="Times New Roman"/>
          </w:rPr>
          <w:t xml:space="preserve">] </w:t>
        </w:r>
      </w:ins>
      <w:r w:rsidR="00747E0B">
        <w:rPr>
          <w:rFonts w:ascii="Times New Roman" w:hAnsi="Times New Roman" w:cs="Times New Roman"/>
        </w:rPr>
        <w:t xml:space="preserve">= </w:t>
      </w:r>
      <w:r w:rsidR="00733765">
        <w:rPr>
          <w:rFonts w:ascii="Times New Roman" w:hAnsi="Times New Roman" w:cs="Times New Roman"/>
        </w:rPr>
        <w:t>-5.1,</w:t>
      </w:r>
      <w:ins w:id="119" w:author="Jens Stevens" w:date="2017-08-16T17:59:00Z">
        <w:r w:rsidR="00B657E6">
          <w:rPr>
            <w:rFonts w:ascii="Times New Roman" w:hAnsi="Times New Roman" w:cs="Times New Roman"/>
          </w:rPr>
          <w:t xml:space="preserve"> SDC = 0.006)</w:t>
        </w:r>
      </w:ins>
      <w:ins w:id="120" w:author="Jens Stevens" w:date="2017-08-19T18:00:00Z">
        <w:r w:rsidR="00B657E6">
          <w:rPr>
            <w:rFonts w:ascii="Times New Roman" w:hAnsi="Times New Roman" w:cs="Times New Roman"/>
          </w:rPr>
          <w:t xml:space="preserve"> for fires burning since 2011 </w:t>
        </w:r>
      </w:ins>
      <w:r w:rsidR="00B657E6">
        <w:rPr>
          <w:rFonts w:ascii="Times New Roman" w:hAnsi="Times New Roman" w:cs="Times New Roman"/>
        </w:rPr>
        <w:fldChar w:fldCharType="begin"/>
      </w:r>
      <w:r w:rsidR="00415143">
        <w:rPr>
          <w:rFonts w:ascii="Times New Roman" w:hAnsi="Times New Roman" w:cs="Times New Roman"/>
        </w:rPr>
        <w:instrText xml:space="preserve"> ADDIN EN.CITE &lt;EndNote&gt;&lt;Cite&gt;&lt;Author&gt;Collins&lt;/Author&gt;&lt;Year&gt;2017&lt;/Year&gt;&lt;RecNum&gt;3485&lt;/RecNum&gt;&lt;Prefix&gt;Figure A2`; &lt;/Prefix&gt;&lt;DisplayText&gt;(Figure A2; 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B657E6">
        <w:rPr>
          <w:rFonts w:ascii="Times New Roman" w:hAnsi="Times New Roman" w:cs="Times New Roman"/>
        </w:rPr>
        <w:fldChar w:fldCharType="separate"/>
      </w:r>
      <w:r w:rsidR="00415143">
        <w:rPr>
          <w:rFonts w:ascii="Times New Roman" w:hAnsi="Times New Roman" w:cs="Times New Roman"/>
          <w:noProof/>
        </w:rPr>
        <w:t>(</w:t>
      </w:r>
      <w:hyperlink w:anchor="_ENREF_7" w:tooltip="Collins, 2017 #3485" w:history="1">
        <w:r w:rsidR="001703BE">
          <w:rPr>
            <w:rFonts w:ascii="Times New Roman" w:hAnsi="Times New Roman" w:cs="Times New Roman"/>
            <w:noProof/>
          </w:rPr>
          <w:t>Figure A2; Collins</w:t>
        </w:r>
        <w:r w:rsidR="001703BE" w:rsidRPr="00415143">
          <w:rPr>
            <w:rFonts w:ascii="Times New Roman" w:hAnsi="Times New Roman" w:cs="Times New Roman"/>
            <w:i/>
            <w:noProof/>
          </w:rPr>
          <w:t xml:space="preserve"> et al.</w:t>
        </w:r>
        <w:r w:rsidR="001703BE">
          <w:rPr>
            <w:rFonts w:ascii="Times New Roman" w:hAnsi="Times New Roman" w:cs="Times New Roman"/>
            <w:noProof/>
          </w:rPr>
          <w:t>, 2017</w:t>
        </w:r>
      </w:hyperlink>
      <w:r w:rsidR="00415143">
        <w:rPr>
          <w:rFonts w:ascii="Times New Roman" w:hAnsi="Times New Roman" w:cs="Times New Roman"/>
          <w:noProof/>
        </w:rPr>
        <w:t>)</w:t>
      </w:r>
      <w:r w:rsidR="00B657E6">
        <w:rPr>
          <w:rFonts w:ascii="Times New Roman" w:hAnsi="Times New Roman" w:cs="Times New Roman"/>
        </w:rPr>
        <w:fldChar w:fldCharType="end"/>
      </w:r>
      <w:r w:rsidR="00B657E6">
        <w:rPr>
          <w:rFonts w:ascii="Times New Roman" w:hAnsi="Times New Roman" w:cs="Times New Roman"/>
        </w:rPr>
        <w:t>.</w:t>
      </w:r>
      <w:r w:rsidR="00733765">
        <w:rPr>
          <w:rFonts w:ascii="Times New Roman" w:hAnsi="Times New Roman" w:cs="Times New Roman"/>
        </w:rPr>
        <w:t xml:space="preserve"> </w:t>
      </w:r>
      <w:del w:id="121" w:author="Jens Stevens" w:date="2017-08-19T18:01:00Z">
        <w:r w:rsidR="00733765" w:rsidDel="00B657E6">
          <w:rPr>
            <w:rFonts w:ascii="Times New Roman" w:hAnsi="Times New Roman" w:cs="Times New Roman"/>
          </w:rPr>
          <w:delText xml:space="preserve">equivalent to </w:delText>
        </w:r>
        <w:r w:rsidR="0004544A" w:rsidDel="00B657E6">
          <w:rPr>
            <w:rFonts w:ascii="Times New Roman" w:hAnsi="Times New Roman" w:cs="Times New Roman"/>
          </w:rPr>
          <w:delText xml:space="preserve">roughly 12.5 ha circular </w:delText>
        </w:r>
        <w:r w:rsidR="00ED03C6" w:rsidDel="00B657E6">
          <w:rPr>
            <w:rFonts w:ascii="Times New Roman" w:hAnsi="Times New Roman" w:cs="Times New Roman"/>
          </w:rPr>
          <w:delText xml:space="preserve">high severity </w:delText>
        </w:r>
        <w:r w:rsidR="0004544A" w:rsidDel="00B657E6">
          <w:rPr>
            <w:rFonts w:ascii="Times New Roman" w:hAnsi="Times New Roman" w:cs="Times New Roman"/>
          </w:rPr>
          <w:delText xml:space="preserve">patches; </w:delText>
        </w:r>
        <w:r w:rsidR="003B07EC" w:rsidDel="00B657E6">
          <w:rPr>
            <w:rFonts w:ascii="Times New Roman" w:hAnsi="Times New Roman" w:cs="Times New Roman"/>
          </w:rPr>
          <w:delText xml:space="preserve">Figure 1, </w:delText>
        </w:r>
        <w:r w:rsidR="00F80C17" w:rsidDel="00B657E6">
          <w:rPr>
            <w:rFonts w:ascii="Times New Roman" w:hAnsi="Times New Roman" w:cs="Times New Roman"/>
          </w:rPr>
          <w:delText>A</w:delText>
        </w:r>
        <w:r w:rsidR="003B07EC" w:rsidDel="00B657E6">
          <w:rPr>
            <w:rFonts w:ascii="Times New Roman" w:hAnsi="Times New Roman" w:cs="Times New Roman"/>
          </w:rPr>
          <w:delText>1</w:delText>
        </w:r>
        <w:r w:rsidR="00733765" w:rsidDel="00B657E6">
          <w:rPr>
            <w:rFonts w:ascii="Times New Roman" w:hAnsi="Times New Roman" w:cs="Times New Roman"/>
          </w:rPr>
          <w:delText xml:space="preserve">). Among </w:delText>
        </w:r>
        <w:r w:rsidR="002B7CBC" w:rsidDel="00B657E6">
          <w:rPr>
            <w:rFonts w:ascii="Times New Roman" w:hAnsi="Times New Roman" w:cs="Times New Roman"/>
          </w:rPr>
          <w:delText>SUP</w:delText>
        </w:r>
        <w:r w:rsidR="00733765" w:rsidDel="00B657E6">
          <w:rPr>
            <w:rFonts w:ascii="Times New Roman" w:hAnsi="Times New Roman" w:cs="Times New Roman"/>
          </w:rPr>
          <w:delText xml:space="preserve"> fires </w:delText>
        </w:r>
        <w:r w:rsidR="00B50E2B" w:rsidDel="00B657E6">
          <w:rPr>
            <w:rFonts w:ascii="Times New Roman" w:hAnsi="Times New Roman" w:cs="Times New Roman"/>
          </w:rPr>
          <w:delText xml:space="preserve">before </w:delText>
        </w:r>
        <w:r w:rsidR="00727D67" w:rsidDel="00B657E6">
          <w:rPr>
            <w:rFonts w:ascii="Times New Roman" w:hAnsi="Times New Roman" w:cs="Times New Roman"/>
          </w:rPr>
          <w:delText>2011</w:delText>
        </w:r>
        <w:r w:rsidR="0004544A" w:rsidDel="00B657E6">
          <w:rPr>
            <w:rFonts w:ascii="Times New Roman" w:hAnsi="Times New Roman" w:cs="Times New Roman"/>
          </w:rPr>
          <w:delText xml:space="preserve"> </w:delText>
        </w:r>
        <w:r w:rsidR="00733765" w:rsidDel="00B657E6">
          <w:rPr>
            <w:rFonts w:ascii="Times New Roman" w:hAnsi="Times New Roman" w:cs="Times New Roman"/>
          </w:rPr>
          <w:delText>where the maximum high temperature</w:delText>
        </w:r>
        <w:r w:rsidR="0004544A" w:rsidDel="00B657E6">
          <w:rPr>
            <w:rFonts w:ascii="Times New Roman" w:hAnsi="Times New Roman" w:cs="Times New Roman"/>
          </w:rPr>
          <w:delText xml:space="preserve"> was greater than 24 C, fires with very high maximum high temperatures (&gt;39 C) surprisingly had </w:delText>
        </w:r>
        <w:r w:rsidR="00747E0B" w:rsidDel="00B657E6">
          <w:rPr>
            <w:rFonts w:ascii="Times New Roman" w:hAnsi="Times New Roman" w:cs="Times New Roman"/>
          </w:rPr>
          <w:delText xml:space="preserve">larger </w:delText>
        </w:r>
        <w:r w:rsidR="0004544A" w:rsidDel="00B657E6">
          <w:rPr>
            <w:rFonts w:ascii="Times New Roman" w:hAnsi="Times New Roman" w:cs="Times New Roman"/>
          </w:rPr>
          <w:delText>SDC values (</w:delText>
        </w:r>
        <w:r w:rsidR="003B07EC" w:rsidDel="00B657E6">
          <w:rPr>
            <w:rFonts w:ascii="Times New Roman" w:hAnsi="Times New Roman" w:cs="Times New Roman"/>
          </w:rPr>
          <w:delText>Figure 1</w:delText>
        </w:r>
        <w:r w:rsidR="0004544A" w:rsidDel="00B657E6">
          <w:rPr>
            <w:rFonts w:ascii="Times New Roman" w:hAnsi="Times New Roman" w:cs="Times New Roman"/>
          </w:rPr>
          <w:delText xml:space="preserve">), while fires with maximum high temperatures between 24 and 39 C had </w:delText>
        </w:r>
        <w:r w:rsidR="00B50E2B" w:rsidDel="00B657E6">
          <w:rPr>
            <w:rFonts w:ascii="Times New Roman" w:hAnsi="Times New Roman" w:cs="Times New Roman"/>
          </w:rPr>
          <w:delText xml:space="preserve">smaller </w:delText>
        </w:r>
        <w:r w:rsidR="0004544A" w:rsidDel="00B657E6">
          <w:rPr>
            <w:rFonts w:ascii="Times New Roman" w:hAnsi="Times New Roman" w:cs="Times New Roman"/>
          </w:rPr>
          <w:delText>SDC values if they were managed by CDF or USF</w:delText>
        </w:r>
        <w:r w:rsidR="00ED03C6" w:rsidDel="00B657E6">
          <w:rPr>
            <w:rFonts w:ascii="Times New Roman" w:hAnsi="Times New Roman" w:cs="Times New Roman"/>
          </w:rPr>
          <w:delText>S</w:delText>
        </w:r>
        <w:r w:rsidR="0004544A" w:rsidDel="00B657E6">
          <w:rPr>
            <w:rFonts w:ascii="Times New Roman" w:hAnsi="Times New Roman" w:cs="Times New Roman"/>
          </w:rPr>
          <w:delText xml:space="preserve">, while if they were managed by the NPS their SDC values depended on temperature, with higher temperatures again leading to </w:delText>
        </w:r>
        <w:r w:rsidR="00B50E2B" w:rsidDel="00B657E6">
          <w:rPr>
            <w:rFonts w:ascii="Times New Roman" w:hAnsi="Times New Roman" w:cs="Times New Roman"/>
          </w:rPr>
          <w:delText xml:space="preserve">smaller </w:delText>
        </w:r>
        <w:r w:rsidR="0004544A" w:rsidDel="00B657E6">
          <w:rPr>
            <w:rFonts w:ascii="Times New Roman" w:hAnsi="Times New Roman" w:cs="Times New Roman"/>
          </w:rPr>
          <w:delText>SDC values (</w:delText>
        </w:r>
        <w:r w:rsidR="003B07EC" w:rsidDel="00B657E6">
          <w:rPr>
            <w:rFonts w:ascii="Times New Roman" w:hAnsi="Times New Roman" w:cs="Times New Roman"/>
          </w:rPr>
          <w:delText>Figure 1</w:delText>
        </w:r>
        <w:r w:rsidR="0004544A" w:rsidDel="00B657E6">
          <w:rPr>
            <w:rFonts w:ascii="Times New Roman" w:hAnsi="Times New Roman" w:cs="Times New Roman"/>
          </w:rPr>
          <w:delText>).</w:delText>
        </w:r>
      </w:del>
    </w:p>
    <w:p w14:paraId="7F287D0C" w14:textId="29E95D2D"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w:t>
      </w:r>
      <w:del w:id="122" w:author="Jens Stevens" w:date="2017-08-16T18:13:00Z">
        <w:r w:rsidDel="001F12B1">
          <w:rPr>
            <w:rFonts w:ascii="Times New Roman" w:hAnsi="Times New Roman" w:cs="Times New Roman"/>
          </w:rPr>
          <w:delText>reduction in SDC</w:delText>
        </w:r>
      </w:del>
      <w:ins w:id="123" w:author="Jens Stevens" w:date="2017-08-16T18:13:00Z">
        <w:r w:rsidR="001F12B1">
          <w:rPr>
            <w:rFonts w:ascii="Times New Roman" w:hAnsi="Times New Roman" w:cs="Times New Roman"/>
          </w:rPr>
          <w:t>larger SDC values</w:t>
        </w:r>
      </w:ins>
      <w:r>
        <w:rPr>
          <w:rFonts w:ascii="Times New Roman" w:hAnsi="Times New Roman" w:cs="Times New Roman"/>
        </w:rPr>
        <w:t xml:space="preserve">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w:t>
      </w:r>
      <w:proofErr w:type="spellStart"/>
      <w:r w:rsidR="000D0551">
        <w:rPr>
          <w:rFonts w:ascii="Times New Roman" w:hAnsi="Times New Roman" w:cs="Times New Roman"/>
        </w:rPr>
        <w:t>vs</w:t>
      </w:r>
      <w:proofErr w:type="spellEnd"/>
      <w:r w:rsidR="000D0551">
        <w:rPr>
          <w:rFonts w:ascii="Times New Roman" w:hAnsi="Times New Roman" w:cs="Times New Roman"/>
        </w:rPr>
        <w:t xml:space="preserve">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xml:space="preserve">; Figure </w:t>
      </w:r>
      <w:ins w:id="124" w:author="Miller, Jay D -FS" w:date="2017-08-25T08:50:00Z">
        <w:r w:rsidR="003E2C9A">
          <w:rPr>
            <w:rFonts w:ascii="Times New Roman" w:hAnsi="Times New Roman" w:cs="Times New Roman"/>
          </w:rPr>
          <w:t>3</w:t>
        </w:r>
      </w:ins>
      <w:del w:id="125" w:author="Miller, Jay D -FS" w:date="2017-08-25T08:50:00Z">
        <w:r w:rsidR="008B7ED3" w:rsidDel="003E2C9A">
          <w:rPr>
            <w:rFonts w:ascii="Times New Roman" w:hAnsi="Times New Roman" w:cs="Times New Roman"/>
          </w:rPr>
          <w:delText>2</w:delText>
        </w:r>
      </w:del>
      <w:r w:rsidR="008B7ED3">
        <w:rPr>
          <w:rFonts w:ascii="Times New Roman" w:hAnsi="Times New Roman" w:cs="Times New Roman"/>
        </w:rPr>
        <w:t>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xml:space="preserve">; Figure </w:t>
      </w:r>
      <w:ins w:id="126" w:author="Miller, Jay D -FS" w:date="2017-08-25T08:50:00Z">
        <w:r w:rsidR="003E2C9A">
          <w:rPr>
            <w:rFonts w:ascii="Times New Roman" w:hAnsi="Times New Roman" w:cs="Times New Roman"/>
          </w:rPr>
          <w:t>3</w:t>
        </w:r>
      </w:ins>
      <w:del w:id="127" w:author="Miller, Jay D -FS" w:date="2017-08-25T08:50:00Z">
        <w:r w:rsidR="008B7ED3" w:rsidDel="003E2C9A">
          <w:rPr>
            <w:rFonts w:ascii="Times New Roman" w:hAnsi="Times New Roman" w:cs="Times New Roman"/>
          </w:rPr>
          <w:delText>2</w:delText>
        </w:r>
      </w:del>
      <w:r w:rsidR="008B7ED3">
        <w:rPr>
          <w:rFonts w:ascii="Times New Roman" w:hAnsi="Times New Roman" w:cs="Times New Roman"/>
        </w:rPr>
        <w:t>b</w:t>
      </w:r>
      <w:r w:rsidR="0092786B">
        <w:rPr>
          <w:rFonts w:ascii="Times New Roman" w:hAnsi="Times New Roman" w:cs="Times New Roman"/>
        </w:rPr>
        <w:t xml:space="preserve">). In a model of SDC conditional on agency and either percent high-severity or fire size, agency also has a </w:t>
      </w:r>
      <w:r w:rsidR="0092786B">
        <w:rPr>
          <w:rFonts w:ascii="Times New Roman" w:hAnsi="Times New Roman" w:cs="Times New Roman"/>
        </w:rPr>
        <w:lastRenderedPageBreak/>
        <w:t xml:space="preserve">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w:t>
      </w:r>
      <w:ins w:id="128" w:author="Miller, Jay D -FS" w:date="2017-08-25T08:50:00Z">
        <w:r w:rsidR="003E2C9A">
          <w:rPr>
            <w:rFonts w:ascii="Times New Roman" w:hAnsi="Times New Roman" w:cs="Times New Roman"/>
          </w:rPr>
          <w:t>3</w:t>
        </w:r>
      </w:ins>
      <w:r w:rsidR="008B7ED3">
        <w:rPr>
          <w:rFonts w:ascii="Times New Roman" w:hAnsi="Times New Roman" w:cs="Times New Roman"/>
        </w:rPr>
        <w:t>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t>indistinguishable from each other</w:t>
      </w:r>
      <w:r w:rsidR="000D0551">
        <w:rPr>
          <w:rFonts w:ascii="Times New Roman" w:hAnsi="Times New Roman" w:cs="Times New Roman"/>
        </w:rPr>
        <w:t xml:space="preserve"> (t = 0.16, P = 0.877</w:t>
      </w:r>
      <w:ins w:id="129" w:author="Jens Stevens" w:date="2017-08-27T16:42:00Z">
        <w:r w:rsidR="008C1BEB">
          <w:rPr>
            <w:rFonts w:ascii="Times New Roman" w:hAnsi="Times New Roman" w:cs="Times New Roman"/>
          </w:rPr>
          <w:t>)</w:t>
        </w:r>
      </w:ins>
      <w:r w:rsidR="000D0551">
        <w:rPr>
          <w:rFonts w:ascii="Times New Roman" w:hAnsi="Times New Roman" w:cs="Times New Roman"/>
        </w:rPr>
        <w:t xml:space="preserve"> after accounting for percent high-severity</w:t>
      </w:r>
      <w:ins w:id="130" w:author="Jens Stevens" w:date="2017-08-27T16:42:00Z">
        <w:r w:rsidR="008C1BEB">
          <w:rPr>
            <w:rFonts w:ascii="Times New Roman" w:hAnsi="Times New Roman" w:cs="Times New Roman"/>
          </w:rPr>
          <w:t>, and marginally significantly different from each other (</w:t>
        </w:r>
      </w:ins>
      <w:r w:rsidR="000D0551">
        <w:rPr>
          <w:rFonts w:ascii="Times New Roman" w:hAnsi="Times New Roman" w:cs="Times New Roman"/>
        </w:rPr>
        <w:t>t = 1.925, P =0.055</w:t>
      </w:r>
      <w:ins w:id="131" w:author="Jens Stevens" w:date="2017-08-27T16:42:00Z">
        <w:r w:rsidR="008C1BEB">
          <w:rPr>
            <w:rFonts w:ascii="Times New Roman" w:hAnsi="Times New Roman" w:cs="Times New Roman"/>
          </w:rPr>
          <w:t>)</w:t>
        </w:r>
      </w:ins>
      <w:ins w:id="132" w:author="Jens Stevens" w:date="2017-08-27T16:40:00Z">
        <w:r w:rsidR="008C1BEB">
          <w:rPr>
            <w:rFonts w:ascii="Times New Roman" w:hAnsi="Times New Roman" w:cs="Times New Roman"/>
          </w:rPr>
          <w:t xml:space="preserve"> </w:t>
        </w:r>
      </w:ins>
      <w:r w:rsidR="000D0551">
        <w:rPr>
          <w:rFonts w:ascii="Times New Roman" w:hAnsi="Times New Roman" w:cs="Times New Roman"/>
        </w:rPr>
        <w:t>after accounting for fire size</w:t>
      </w:r>
      <w:del w:id="133" w:author="Jens Stevens" w:date="2017-08-27T16:42:00Z">
        <w:r w:rsidR="000D0551" w:rsidDel="008C1BEB">
          <w:rPr>
            <w:rFonts w:ascii="Times New Roman" w:hAnsi="Times New Roman" w:cs="Times New Roman"/>
          </w:rPr>
          <w:delText>)</w:delText>
        </w:r>
      </w:del>
      <w:r w:rsidR="0092786B">
        <w:rPr>
          <w:rFonts w:ascii="Times New Roman" w:hAnsi="Times New Roman" w:cs="Times New Roman"/>
        </w:rPr>
        <w:t>.</w:t>
      </w:r>
    </w:p>
    <w:p w14:paraId="2A51CC33" w14:textId="48DDBEDA"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w:t>
      </w:r>
      <w:ins w:id="134" w:author="Jens Stevens" w:date="2017-08-16T18:16:00Z">
        <w:r w:rsidR="001F12B1">
          <w:rPr>
            <w:rFonts w:ascii="Times New Roman" w:hAnsi="Times New Roman" w:cs="Times New Roman"/>
          </w:rPr>
          <w:t xml:space="preserve">Average annual </w:t>
        </w:r>
      </w:ins>
      <w:r w:rsidR="00C1197A">
        <w:rPr>
          <w:rFonts w:ascii="Times New Roman" w:hAnsi="Times New Roman" w:cs="Times New Roman"/>
        </w:rPr>
        <w:t>SDC decreased over time</w:t>
      </w:r>
      <w:r w:rsidR="00145280">
        <w:rPr>
          <w:rFonts w:ascii="Times New Roman" w:hAnsi="Times New Roman" w:cs="Times New Roman"/>
        </w:rPr>
        <w:t xml:space="preserve"> (</w:t>
      </w:r>
      <w:r w:rsidR="003B07EC">
        <w:rPr>
          <w:rFonts w:ascii="Times New Roman" w:hAnsi="Times New Roman" w:cs="Times New Roman"/>
        </w:rPr>
        <w:t xml:space="preserve">Figure </w:t>
      </w:r>
      <w:ins w:id="135" w:author="Miller, Jay D -FS" w:date="2017-08-25T08:50:00Z">
        <w:r w:rsidR="003E627C">
          <w:rPr>
            <w:rFonts w:ascii="Times New Roman" w:hAnsi="Times New Roman" w:cs="Times New Roman"/>
          </w:rPr>
          <w:t>4</w:t>
        </w:r>
      </w:ins>
      <w:r w:rsidR="000A5151">
        <w:rPr>
          <w:rFonts w:ascii="Times New Roman" w:hAnsi="Times New Roman" w:cs="Times New Roman"/>
        </w:rPr>
        <w:t>a</w:t>
      </w:r>
      <w:r w:rsidR="00145280">
        <w:rPr>
          <w:rFonts w:ascii="Times New Roman" w:hAnsi="Times New Roman" w:cs="Times New Roman"/>
        </w:rPr>
        <w:t>)</w:t>
      </w:r>
      <w:r w:rsidR="00C1197A">
        <w:rPr>
          <w:rFonts w:ascii="Times New Roman" w:hAnsi="Times New Roman" w:cs="Times New Roman"/>
        </w:rPr>
        <w:t xml:space="preserve">, at a rate that was marginally significant </w:t>
      </w:r>
      <w:del w:id="136" w:author="Jens Stevens" w:date="2017-08-19T18:54:00Z">
        <w:r w:rsidR="00C1197A" w:rsidDel="0098379B">
          <w:rPr>
            <w:rFonts w:ascii="Times New Roman" w:hAnsi="Times New Roman" w:cs="Times New Roman"/>
          </w:rPr>
          <w:delText xml:space="preserve">for both the individual year averages </w:delText>
        </w:r>
      </w:del>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w:t>
      </w:r>
      <w:del w:id="137" w:author="Jens Stevens" w:date="2017-08-19T18:54:00Z">
        <w:r w:rsidR="00C1197A" w:rsidDel="0098379B">
          <w:rPr>
            <w:rFonts w:ascii="Times New Roman" w:hAnsi="Times New Roman" w:cs="Times New Roman"/>
          </w:rPr>
          <w:delText xml:space="preserve"> and the five-year moving averages</w:delText>
        </w:r>
        <w:r w:rsidR="005D1A93" w:rsidDel="0098379B">
          <w:rPr>
            <w:rFonts w:ascii="Times New Roman" w:hAnsi="Times New Roman" w:cs="Times New Roman"/>
          </w:rPr>
          <w:delText xml:space="preserve"> </w:delText>
        </w:r>
        <w:r w:rsidR="00C1197A" w:rsidDel="0098379B">
          <w:rPr>
            <w:rFonts w:ascii="Times New Roman" w:hAnsi="Times New Roman" w:cs="Times New Roman"/>
          </w:rPr>
          <w:delText>(R</w:delText>
        </w:r>
        <w:r w:rsidR="00C1197A" w:rsidDel="0098379B">
          <w:rPr>
            <w:rFonts w:ascii="Times New Roman" w:hAnsi="Times New Roman" w:cs="Times New Roman"/>
            <w:vertAlign w:val="superscript"/>
          </w:rPr>
          <w:delText>2</w:delText>
        </w:r>
        <w:r w:rsidR="00C1197A" w:rsidDel="0098379B">
          <w:rPr>
            <w:rFonts w:ascii="Times New Roman" w:hAnsi="Times New Roman" w:cs="Times New Roman"/>
          </w:rPr>
          <w:delText xml:space="preserve"> = 0.14, t = 2.08, P</w:delText>
        </w:r>
        <w:r w:rsidR="00E935D1" w:rsidDel="0098379B">
          <w:rPr>
            <w:rFonts w:ascii="Times New Roman" w:hAnsi="Times New Roman" w:cs="Times New Roman"/>
          </w:rPr>
          <w:delText xml:space="preserve"> </w:delText>
        </w:r>
        <w:r w:rsidR="00C1197A" w:rsidDel="0098379B">
          <w:rPr>
            <w:rFonts w:ascii="Times New Roman" w:hAnsi="Times New Roman" w:cs="Times New Roman"/>
          </w:rPr>
          <w:delText>=</w:delText>
        </w:r>
        <w:r w:rsidR="00E935D1" w:rsidDel="0098379B">
          <w:rPr>
            <w:rFonts w:ascii="Times New Roman" w:hAnsi="Times New Roman" w:cs="Times New Roman"/>
          </w:rPr>
          <w:delText xml:space="preserve"> </w:delText>
        </w:r>
        <w:r w:rsidR="00C1197A" w:rsidDel="0098379B">
          <w:rPr>
            <w:rFonts w:ascii="Times New Roman" w:hAnsi="Times New Roman" w:cs="Times New Roman"/>
          </w:rPr>
          <w:delText>0.047)</w:delText>
        </w:r>
      </w:del>
      <w:r w:rsidR="00C1197A">
        <w:rPr>
          <w:rFonts w:ascii="Times New Roman" w:hAnsi="Times New Roman" w:cs="Times New Roman"/>
        </w:rPr>
        <w:t>.</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 xml:space="preserve">maximum average daily burn index </w:t>
      </w:r>
      <w:ins w:id="138" w:author="Jens Stevens" w:date="2017-08-16T18:20:00Z">
        <w:r w:rsidR="001F12B1">
          <w:rPr>
            <w:rFonts w:ascii="Times New Roman" w:hAnsi="Times New Roman" w:cs="Times New Roman"/>
          </w:rPr>
          <w:t xml:space="preserve">during the time of a fire </w:t>
        </w:r>
      </w:ins>
      <w:r w:rsidR="00B04C3A">
        <w:rPr>
          <w:rFonts w:ascii="Times New Roman" w:hAnsi="Times New Roman" w:cs="Times New Roman"/>
        </w:rPr>
        <w:t xml:space="preserve">increased </w:t>
      </w:r>
      <w:ins w:id="139" w:author="Jens Stevens" w:date="2017-08-19T18:55:00Z">
        <w:r w:rsidR="0098379B">
          <w:rPr>
            <w:rFonts w:ascii="Times New Roman" w:hAnsi="Times New Roman" w:cs="Times New Roman"/>
          </w:rPr>
          <w:t xml:space="preserve">significantly </w:t>
        </w:r>
      </w:ins>
      <w:r w:rsidR="00B04C3A">
        <w:rPr>
          <w:rFonts w:ascii="Times New Roman" w:hAnsi="Times New Roman" w:cs="Times New Roman"/>
        </w:rPr>
        <w:t xml:space="preserve">over time (Figure </w:t>
      </w:r>
      <w:ins w:id="140" w:author="Miller, Jay D -FS" w:date="2017-08-25T08:50:00Z">
        <w:r w:rsidR="003E627C">
          <w:rPr>
            <w:rFonts w:ascii="Times New Roman" w:hAnsi="Times New Roman" w:cs="Times New Roman"/>
          </w:rPr>
          <w:t>4</w:t>
        </w:r>
      </w:ins>
      <w:ins w:id="141" w:author="Miller, Jay D -FS" w:date="2017-08-25T08:51:00Z">
        <w:r w:rsidR="003E627C">
          <w:rPr>
            <w:rFonts w:ascii="Times New Roman" w:hAnsi="Times New Roman" w:cs="Times New Roman"/>
          </w:rPr>
          <w:t>b</w:t>
        </w:r>
      </w:ins>
      <w:del w:id="142" w:author="Jens Stevens" w:date="2017-08-19T18:55:00Z">
        <w:r w:rsidR="000A5151" w:rsidDel="0098379B">
          <w:rPr>
            <w:rFonts w:ascii="Times New Roman" w:hAnsi="Times New Roman" w:cs="Times New Roman"/>
          </w:rPr>
          <w:delText>, d</w:delText>
        </w:r>
        <w:r w:rsidR="00B04C3A" w:rsidDel="0098379B">
          <w:rPr>
            <w:rFonts w:ascii="Times New Roman" w:hAnsi="Times New Roman" w:cs="Times New Roman"/>
          </w:rPr>
          <w:delText>), significantly both for individual year averages (</w:delText>
        </w:r>
      </w:del>
      <w:ins w:id="143" w:author="Jens Stevens" w:date="2017-08-19T18:55:00Z">
        <w:r w:rsidR="0098379B">
          <w:rPr>
            <w:rFonts w:ascii="Times New Roman" w:hAnsi="Times New Roman" w:cs="Times New Roman"/>
          </w:rPr>
          <w:t xml:space="preserve">; </w:t>
        </w:r>
      </w:ins>
      <w:r w:rsidR="00B04C3A">
        <w:rPr>
          <w:rFonts w:ascii="Times New Roman" w:hAnsi="Times New Roman" w:cs="Times New Roman"/>
        </w:rPr>
        <w:t>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w:t>
      </w:r>
      <w:del w:id="144" w:author="Jens Stevens" w:date="2017-08-19T18:55:00Z">
        <w:r w:rsidR="00B04C3A" w:rsidDel="0098379B">
          <w:rPr>
            <w:rFonts w:ascii="Times New Roman" w:hAnsi="Times New Roman" w:cs="Times New Roman"/>
          </w:rPr>
          <w:delText xml:space="preserve"> and for the five-year moving average (R</w:delText>
        </w:r>
        <w:r w:rsidR="00B04C3A" w:rsidDel="0098379B">
          <w:rPr>
            <w:rFonts w:ascii="Times New Roman" w:hAnsi="Times New Roman" w:cs="Times New Roman"/>
            <w:vertAlign w:val="superscript"/>
          </w:rPr>
          <w:delText>2</w:delText>
        </w:r>
        <w:r w:rsidR="00B04C3A" w:rsidDel="0098379B">
          <w:rPr>
            <w:rFonts w:ascii="Times New Roman" w:hAnsi="Times New Roman" w:cs="Times New Roman"/>
          </w:rPr>
          <w:delText xml:space="preserve"> = 0.69, t = 7.60, P &lt; 0.001)</w:delText>
        </w:r>
      </w:del>
      <w:r w:rsidR="00B04C3A">
        <w:rPr>
          <w:rFonts w:ascii="Times New Roman" w:hAnsi="Times New Roman" w:cs="Times New Roman"/>
        </w:rPr>
        <w:t xml:space="preserve">. Similarly, the </w:t>
      </w:r>
      <w:ins w:id="145" w:author="Jens Stevens" w:date="2017-08-16T18:17:00Z">
        <w:r w:rsidR="001F12B1">
          <w:rPr>
            <w:rFonts w:ascii="Times New Roman" w:hAnsi="Times New Roman" w:cs="Times New Roman"/>
          </w:rPr>
          <w:t xml:space="preserve">average annual </w:t>
        </w:r>
      </w:ins>
      <w:r w:rsidR="0022348B">
        <w:rPr>
          <w:rFonts w:ascii="Times New Roman" w:hAnsi="Times New Roman" w:cs="Times New Roman"/>
        </w:rPr>
        <w:t>maximum high temperature</w:t>
      </w:r>
      <w:ins w:id="146" w:author="Jens Stevens" w:date="2017-08-16T18:17:00Z">
        <w:r w:rsidR="001F12B1">
          <w:rPr>
            <w:rFonts w:ascii="Times New Roman" w:hAnsi="Times New Roman" w:cs="Times New Roman"/>
          </w:rPr>
          <w:t xml:space="preserve"> </w:t>
        </w:r>
      </w:ins>
      <w:del w:id="147" w:author="Jens Stevens" w:date="2017-08-16T18:17:00Z">
        <w:r w:rsidR="0022348B" w:rsidDel="001F12B1">
          <w:rPr>
            <w:rFonts w:ascii="Times New Roman" w:hAnsi="Times New Roman" w:cs="Times New Roman"/>
          </w:rPr>
          <w:delText>, averaged across all fires within a given year,</w:delText>
        </w:r>
      </w:del>
      <w:ins w:id="148" w:author="Jens Stevens" w:date="2017-08-16T18:17:00Z">
        <w:r w:rsidR="001F12B1">
          <w:rPr>
            <w:rFonts w:ascii="Times New Roman" w:hAnsi="Times New Roman" w:cs="Times New Roman"/>
          </w:rPr>
          <w:t>during the time of a fire</w:t>
        </w:r>
      </w:ins>
      <w:r w:rsidR="0022348B">
        <w:rPr>
          <w:rFonts w:ascii="Times New Roman" w:hAnsi="Times New Roman" w:cs="Times New Roman"/>
        </w:rPr>
        <w:t xml:space="preserve"> increased over time from 1984-2015</w:t>
      </w:r>
      <w:r w:rsidR="00145280">
        <w:rPr>
          <w:rFonts w:ascii="Times New Roman" w:hAnsi="Times New Roman" w:cs="Times New Roman"/>
        </w:rPr>
        <w:t xml:space="preserve"> (</w:t>
      </w:r>
      <w:r w:rsidR="003B07EC">
        <w:rPr>
          <w:rFonts w:ascii="Times New Roman" w:hAnsi="Times New Roman" w:cs="Times New Roman"/>
        </w:rPr>
        <w:t xml:space="preserve">Figure </w:t>
      </w:r>
      <w:ins w:id="149" w:author="Miller, Jay D -FS" w:date="2017-08-25T08:52:00Z">
        <w:r w:rsidR="003E627C">
          <w:rPr>
            <w:rFonts w:ascii="Times New Roman" w:hAnsi="Times New Roman" w:cs="Times New Roman"/>
          </w:rPr>
          <w:t>4c</w:t>
        </w:r>
      </w:ins>
      <w:r w:rsidR="00145280">
        <w:rPr>
          <w:rFonts w:ascii="Times New Roman" w:hAnsi="Times New Roman" w:cs="Times New Roman"/>
        </w:rPr>
        <w:t>)</w:t>
      </w:r>
      <w:r w:rsidR="0022348B">
        <w:rPr>
          <w:rFonts w:ascii="Times New Roman" w:hAnsi="Times New Roman" w:cs="Times New Roman"/>
        </w:rPr>
        <w:t xml:space="preserve">, a trend that was </w:t>
      </w:r>
      <w:del w:id="150" w:author="Jens Stevens" w:date="2017-08-19T18:56:00Z">
        <w:r w:rsidR="0022348B" w:rsidDel="0098379B">
          <w:rPr>
            <w:rFonts w:ascii="Times New Roman" w:hAnsi="Times New Roman" w:cs="Times New Roman"/>
          </w:rPr>
          <w:delText>significant for the five-year moving average (R</w:delText>
        </w:r>
        <w:r w:rsidR="0022348B" w:rsidDel="0098379B">
          <w:rPr>
            <w:rFonts w:ascii="Times New Roman" w:hAnsi="Times New Roman" w:cs="Times New Roman"/>
            <w:vertAlign w:val="superscript"/>
          </w:rPr>
          <w:delText>2</w:delText>
        </w:r>
        <w:r w:rsidR="0022348B" w:rsidDel="0098379B">
          <w:rPr>
            <w:rFonts w:ascii="Times New Roman" w:hAnsi="Times New Roman" w:cs="Times New Roman"/>
          </w:rPr>
          <w:delText xml:space="preserve"> = 0.29, t = 3.29, P</w:delText>
        </w:r>
        <w:r w:rsidR="00E935D1" w:rsidDel="0098379B">
          <w:rPr>
            <w:rFonts w:ascii="Times New Roman" w:hAnsi="Times New Roman" w:cs="Times New Roman"/>
          </w:rPr>
          <w:delText xml:space="preserve"> </w:delText>
        </w:r>
        <w:r w:rsidR="0022348B" w:rsidDel="0098379B">
          <w:rPr>
            <w:rFonts w:ascii="Times New Roman" w:hAnsi="Times New Roman" w:cs="Times New Roman"/>
          </w:rPr>
          <w:delText>=</w:delText>
        </w:r>
        <w:r w:rsidR="00E935D1" w:rsidDel="0098379B">
          <w:rPr>
            <w:rFonts w:ascii="Times New Roman" w:hAnsi="Times New Roman" w:cs="Times New Roman"/>
          </w:rPr>
          <w:delText xml:space="preserve"> </w:delText>
        </w:r>
        <w:r w:rsidR="0022348B" w:rsidDel="0098379B">
          <w:rPr>
            <w:rFonts w:ascii="Times New Roman" w:hAnsi="Times New Roman" w:cs="Times New Roman"/>
          </w:rPr>
          <w:delText xml:space="preserve">.003) </w:delText>
        </w:r>
        <w:r w:rsidR="000A5151" w:rsidDel="0098379B">
          <w:rPr>
            <w:rFonts w:ascii="Times New Roman" w:hAnsi="Times New Roman" w:cs="Times New Roman"/>
          </w:rPr>
          <w:delText xml:space="preserve">and </w:delText>
        </w:r>
      </w:del>
      <w:r w:rsidR="000A5151">
        <w:rPr>
          <w:rFonts w:ascii="Times New Roman" w:hAnsi="Times New Roman" w:cs="Times New Roman"/>
        </w:rPr>
        <w:t>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 xml:space="preserve">Figure </w:t>
      </w:r>
      <w:ins w:id="151" w:author="Miller, Jay D -FS" w:date="2017-08-25T08:53:00Z">
        <w:r w:rsidR="003E627C">
          <w:rPr>
            <w:rFonts w:ascii="Times New Roman" w:hAnsi="Times New Roman" w:cs="Times New Roman"/>
          </w:rPr>
          <w:t>4a</w:t>
        </w:r>
      </w:ins>
      <w:r w:rsidR="00E935D1">
        <w:rPr>
          <w:rFonts w:ascii="Times New Roman" w:hAnsi="Times New Roman" w:cs="Times New Roman"/>
        </w:rPr>
        <w:t>).</w:t>
      </w:r>
      <w:r w:rsidR="000A5151">
        <w:rPr>
          <w:rFonts w:ascii="Times New Roman" w:hAnsi="Times New Roman" w:cs="Times New Roman"/>
        </w:rPr>
        <w:t xml:space="preserve"> </w:t>
      </w:r>
      <w:del w:id="152" w:author="Jens Stevens" w:date="2017-08-16T18:26:00Z">
        <w:r w:rsidR="000A5151" w:rsidDel="00351EAB">
          <w:rPr>
            <w:rFonts w:ascii="Times New Roman" w:hAnsi="Times New Roman" w:cs="Times New Roman"/>
          </w:rPr>
          <w:delText>Consistent with previous work showing regional differences in stand-replacing effects, w</w:delText>
        </w:r>
      </w:del>
      <w:ins w:id="153" w:author="Jens Stevens" w:date="2017-08-16T18:22:00Z">
        <w:r w:rsidR="00351EAB">
          <w:rPr>
            <w:rFonts w:ascii="Times New Roman" w:hAnsi="Times New Roman" w:cs="Times New Roman"/>
          </w:rPr>
          <w:t>W</w:t>
        </w:r>
      </w:ins>
      <w:r w:rsidR="000A5151">
        <w:rPr>
          <w:rFonts w:ascii="Times New Roman" w:hAnsi="Times New Roman" w:cs="Times New Roman"/>
        </w:rPr>
        <w:t>e</w:t>
      </w:r>
      <w:ins w:id="154" w:author="Jens Stevens" w:date="2017-08-16T18:22:00Z">
        <w:r w:rsidR="00351EAB">
          <w:rPr>
            <w:rFonts w:ascii="Times New Roman" w:hAnsi="Times New Roman" w:cs="Times New Roman"/>
          </w:rPr>
          <w:t xml:space="preserve"> also</w:t>
        </w:r>
      </w:ins>
      <w:r w:rsidR="000A5151">
        <w:rPr>
          <w:rFonts w:ascii="Times New Roman" w:hAnsi="Times New Roman" w:cs="Times New Roman"/>
        </w:rPr>
        <w:t xml:space="preserv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xml:space="preserve">) (Figure </w:t>
      </w:r>
      <w:r w:rsidR="00F80C17">
        <w:rPr>
          <w:rFonts w:ascii="Times New Roman" w:hAnsi="Times New Roman" w:cs="Times New Roman"/>
        </w:rPr>
        <w:t>A</w:t>
      </w:r>
      <w:r w:rsidR="0098355F">
        <w:rPr>
          <w:rFonts w:ascii="Times New Roman" w:hAnsi="Times New Roman" w:cs="Times New Roman"/>
        </w:rPr>
        <w:t>3</w:t>
      </w:r>
      <w:r w:rsidR="000A5151">
        <w:rPr>
          <w:rFonts w:ascii="Times New Roman" w:hAnsi="Times New Roman" w:cs="Times New Roman"/>
        </w:rPr>
        <w:t>)</w:t>
      </w:r>
      <w:del w:id="155" w:author="Jens Stevens" w:date="2017-08-19T18:57:00Z">
        <w:r w:rsidR="000A5151" w:rsidDel="0098379B">
          <w:rPr>
            <w:rFonts w:ascii="Times New Roman" w:hAnsi="Times New Roman" w:cs="Times New Roman"/>
          </w:rPr>
          <w:delText>; however neither trend was significant when the 5-year moving average was evaluated, although northwestern California was marginally significant (R</w:delText>
        </w:r>
        <w:r w:rsidR="000A5151" w:rsidDel="0098379B">
          <w:rPr>
            <w:rFonts w:ascii="Times New Roman" w:hAnsi="Times New Roman" w:cs="Times New Roman"/>
            <w:vertAlign w:val="superscript"/>
          </w:rPr>
          <w:delText>2</w:delText>
        </w:r>
        <w:r w:rsidR="000A5151" w:rsidDel="0098379B">
          <w:rPr>
            <w:rFonts w:ascii="Times New Roman" w:hAnsi="Times New Roman" w:cs="Times New Roman"/>
          </w:rPr>
          <w:delText xml:space="preserve"> = 0.</w:delText>
        </w:r>
        <w:r w:rsidR="00AC30B5" w:rsidDel="0098379B">
          <w:rPr>
            <w:rFonts w:ascii="Times New Roman" w:hAnsi="Times New Roman" w:cs="Times New Roman"/>
          </w:rPr>
          <w:delText>046</w:delText>
        </w:r>
        <w:r w:rsidR="000A5151" w:rsidDel="0098379B">
          <w:rPr>
            <w:rFonts w:ascii="Times New Roman" w:hAnsi="Times New Roman" w:cs="Times New Roman"/>
          </w:rPr>
          <w:delText xml:space="preserve">, t = </w:delText>
        </w:r>
        <w:r w:rsidR="00AC30B5" w:rsidDel="0098379B">
          <w:rPr>
            <w:rFonts w:ascii="Times New Roman" w:hAnsi="Times New Roman" w:cs="Times New Roman"/>
          </w:rPr>
          <w:delText>1.14</w:delText>
        </w:r>
        <w:r w:rsidR="000A5151" w:rsidDel="0098379B">
          <w:rPr>
            <w:rFonts w:ascii="Times New Roman" w:hAnsi="Times New Roman" w:cs="Times New Roman"/>
          </w:rPr>
          <w:delText>, P = .</w:delText>
        </w:r>
        <w:r w:rsidR="00AC30B5" w:rsidDel="0098379B">
          <w:rPr>
            <w:rFonts w:ascii="Times New Roman" w:hAnsi="Times New Roman" w:cs="Times New Roman"/>
          </w:rPr>
          <w:delText>264</w:delText>
        </w:r>
        <w:r w:rsidR="000A5151" w:rsidDel="0098379B">
          <w:rPr>
            <w:rFonts w:ascii="Times New Roman" w:hAnsi="Times New Roman" w:cs="Times New Roman"/>
          </w:rPr>
          <w:delText xml:space="preserve"> for SCSN; R</w:delText>
        </w:r>
        <w:r w:rsidR="000A5151" w:rsidDel="0098379B">
          <w:rPr>
            <w:rFonts w:ascii="Times New Roman" w:hAnsi="Times New Roman" w:cs="Times New Roman"/>
            <w:vertAlign w:val="superscript"/>
          </w:rPr>
          <w:delText>2</w:delText>
        </w:r>
        <w:r w:rsidR="000A5151" w:rsidDel="0098379B">
          <w:rPr>
            <w:rFonts w:ascii="Times New Roman" w:hAnsi="Times New Roman" w:cs="Times New Roman"/>
          </w:rPr>
          <w:delText xml:space="preserve"> = 0.</w:delText>
        </w:r>
        <w:r w:rsidR="00AC30B5" w:rsidDel="0098379B">
          <w:rPr>
            <w:rFonts w:ascii="Times New Roman" w:hAnsi="Times New Roman" w:cs="Times New Roman"/>
          </w:rPr>
          <w:delText>16</w:delText>
        </w:r>
        <w:r w:rsidR="000A5151" w:rsidDel="0098379B">
          <w:rPr>
            <w:rFonts w:ascii="Times New Roman" w:hAnsi="Times New Roman" w:cs="Times New Roman"/>
          </w:rPr>
          <w:delText xml:space="preserve">, t = </w:delText>
        </w:r>
        <w:r w:rsidR="00AC30B5" w:rsidDel="0098379B">
          <w:rPr>
            <w:rFonts w:ascii="Times New Roman" w:hAnsi="Times New Roman" w:cs="Times New Roman"/>
          </w:rPr>
          <w:delText>2.01</w:delText>
        </w:r>
        <w:r w:rsidR="000A5151" w:rsidDel="0098379B">
          <w:rPr>
            <w:rFonts w:ascii="Times New Roman" w:hAnsi="Times New Roman" w:cs="Times New Roman"/>
          </w:rPr>
          <w:delText>, P = .0</w:delText>
        </w:r>
        <w:r w:rsidR="00AC30B5" w:rsidDel="0098379B">
          <w:rPr>
            <w:rFonts w:ascii="Times New Roman" w:hAnsi="Times New Roman" w:cs="Times New Roman"/>
          </w:rPr>
          <w:delText>57</w:delText>
        </w:r>
        <w:r w:rsidR="000A5151" w:rsidDel="0098379B">
          <w:rPr>
            <w:rFonts w:ascii="Times New Roman" w:hAnsi="Times New Roman" w:cs="Times New Roman"/>
          </w:rPr>
          <w:delText xml:space="preserve"> for NW) (Figure </w:delText>
        </w:r>
        <w:r w:rsidR="00F80C17" w:rsidDel="0098379B">
          <w:rPr>
            <w:rFonts w:ascii="Times New Roman" w:hAnsi="Times New Roman" w:cs="Times New Roman"/>
          </w:rPr>
          <w:delText>A</w:delText>
        </w:r>
        <w:r w:rsidR="0098355F" w:rsidDel="0098379B">
          <w:rPr>
            <w:rFonts w:ascii="Times New Roman" w:hAnsi="Times New Roman" w:cs="Times New Roman"/>
          </w:rPr>
          <w:delText>3</w:delText>
        </w:r>
        <w:r w:rsidR="000A5151" w:rsidDel="0098379B">
          <w:rPr>
            <w:rFonts w:ascii="Times New Roman" w:hAnsi="Times New Roman" w:cs="Times New Roman"/>
          </w:rPr>
          <w:delText>b)</w:delText>
        </w:r>
      </w:del>
      <w:r w:rsidR="000A5151">
        <w:rPr>
          <w:rFonts w:ascii="Times New Roman" w:hAnsi="Times New Roman" w:cs="Times New Roman"/>
        </w:rPr>
        <w:t>.</w:t>
      </w:r>
    </w:p>
    <w:p w14:paraId="4901E6D5" w14:textId="2FF7F13F"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t xml:space="preserve">SDC can be used to calculate the proportion of stand-replacing effects in a given fire greater than a critical dispersal distance threshold in from the patch edge. This proportion can thus be used to calculate the area in a given fire </w:t>
      </w:r>
      <w:ins w:id="156" w:author="Scott" w:date="2017-08-22T14:24:00Z">
        <w:r w:rsidR="00263C70">
          <w:rPr>
            <w:rFonts w:ascii="Times New Roman" w:hAnsi="Times New Roman" w:cs="Times New Roman"/>
          </w:rPr>
          <w:t xml:space="preserve">that </w:t>
        </w:r>
      </w:ins>
      <w:r w:rsidR="00AE4A3A">
        <w:rPr>
          <w:rFonts w:ascii="Times New Roman" w:hAnsi="Times New Roman" w:cs="Times New Roman"/>
        </w:rPr>
        <w:t xml:space="preserve">will likely be void of substantive natural </w:t>
      </w:r>
      <w:r w:rsidR="00AE4A3A">
        <w:rPr>
          <w:rFonts w:ascii="Times New Roman" w:hAnsi="Times New Roman" w:cs="Times New Roman"/>
        </w:rPr>
        <w:lastRenderedPageBreak/>
        <w:t xml:space="preserve">conifer regeneration. When we calculated this area of potential “forest loss” </w:t>
      </w:r>
      <w:r>
        <w:rPr>
          <w:rFonts w:ascii="Times New Roman" w:hAnsi="Times New Roman" w:cs="Times New Roman"/>
        </w:rPr>
        <w:t xml:space="preserve">for all fires in our study using a common dispersal distance threshold of 120 m </w:t>
      </w:r>
      <w:r>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found that over 80,000 ha of stand-replacing fire in the study area </w:t>
      </w:r>
      <w:r w:rsidR="00AE4A3A">
        <w:rPr>
          <w:rFonts w:ascii="Times New Roman" w:hAnsi="Times New Roman" w:cs="Times New Roman"/>
        </w:rPr>
        <w:t xml:space="preserve">since 1984 </w:t>
      </w:r>
      <w:r>
        <w:rPr>
          <w:rFonts w:ascii="Times New Roman" w:hAnsi="Times New Roman" w:cs="Times New Roman"/>
        </w:rPr>
        <w:t xml:space="preserve">occurred </w:t>
      </w:r>
      <w:r w:rsidR="00AE4A3A">
        <w:rPr>
          <w:rFonts w:ascii="Times New Roman" w:hAnsi="Times New Roman" w:cs="Times New Roman"/>
        </w:rPr>
        <w:t>more</w:t>
      </w:r>
      <w:r>
        <w:rPr>
          <w:rFonts w:ascii="Times New Roman" w:hAnsi="Times New Roman" w:cs="Times New Roman"/>
        </w:rPr>
        <w:t xml:space="preserve"> than 120 m from a patch edge, with most of that area concentrated in fires managed by USFS (Figure </w:t>
      </w:r>
      <w:ins w:id="157" w:author="Miller, Jay D -FS" w:date="2017-08-25T08:40:00Z">
        <w:r w:rsidR="003E2C9A">
          <w:rPr>
            <w:rFonts w:ascii="Times New Roman" w:hAnsi="Times New Roman" w:cs="Times New Roman"/>
          </w:rPr>
          <w:t>5</w:t>
        </w:r>
      </w:ins>
      <w:del w:id="158" w:author="Miller, Jay D -FS" w:date="2017-08-25T08:40:00Z">
        <w:r w:rsidR="006F457E" w:rsidDel="003E2C9A">
          <w:rPr>
            <w:rFonts w:ascii="Times New Roman" w:hAnsi="Times New Roman" w:cs="Times New Roman"/>
          </w:rPr>
          <w:delText>4</w:delText>
        </w:r>
      </w:del>
      <w:r>
        <w:rPr>
          <w:rFonts w:ascii="Times New Roman" w:hAnsi="Times New Roman" w:cs="Times New Roman"/>
        </w:rPr>
        <w:t>).</w:t>
      </w:r>
      <w:r w:rsidR="008678A5">
        <w:rPr>
          <w:rFonts w:ascii="Times New Roman" w:hAnsi="Times New Roman" w:cs="Times New Roman"/>
        </w:rPr>
        <w:t xml:space="preserve"> </w:t>
      </w:r>
      <w:ins w:id="159" w:author="Jens Stevens" w:date="2017-08-27T16:45:00Z">
        <w:r w:rsidR="001703BE">
          <w:rPr>
            <w:rFonts w:ascii="Times New Roman" w:hAnsi="Times New Roman" w:cs="Times New Roman"/>
          </w:rPr>
          <w:t>This area represents 12.6% of total area burned for CDF fires, 7.8% of total area burned for USFS fires and 3.0% of total area burned for NPS fires (Figure 5).</w:t>
        </w:r>
      </w:ins>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28132CE7"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 </w:instrText>
      </w:r>
      <w:r w:rsidR="00A043A9">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zsgTWV5ZXIsIDIwMTUpPC9EaXNwbGF5VGV4dD48cmVjb3Jk
PjxyZWMtbnVtYmVyPjQ3MDwvcmVjLW51bWJlcj48Zm9yZWlnbi1rZXlzPjxrZXkgYXBwPSJFTiIg
ZGItaWQ9IncwcHBhYXZmOHQyenZ3ZTlmMG94YTVyY2Vydnowd2VkcDA1MCIgdGltZXN0YW1wPSIx
Mjk1NzM4NTIxIj40NzA8L2tleT48L2ZvcmVpZ24ta2V5cz48cmVmLXR5cGUgbmFtZT0iSm91cm5h
bCBBcnRpY2xlIj4xNzwvcmVmLXR5cGU+PGNvbnRyaWJ1dG9ycz48YXV0aG9ycz48YXV0aG9yPlN0
ZXBoZW5zLCBTLiBMLjwvYXV0aG9yPjxhdXRob3I+UnV0aCwgTC4gVy48L2F1dGhvcj48L2F1dGhv
cnM+PC9jb250cmlidXRvcnM+PHRpdGxlcz48dGl0bGU+RmVkZXJhbCBmb3Jlc3QtZmlyZSBwb2xp
Y3kgaW4gdGhlIFVuaXRlZCBTdGF0ZX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UzMi01NDI8L3BhZ2VzPjx2b2x1bWU+MTU8L3ZvbHVtZT48bnVtYmVyPjI8L251bWJlcj48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</w:fldData>
        </w:fldChar>
      </w:r>
      <w:r w:rsidR="00A043A9">
        <w:rPr>
          <w:rFonts w:ascii="Times New Roman" w:hAnsi="Times New Roman" w:cs="Times New Roman"/>
        </w:rPr>
        <w:instrText xml:space="preserve"> ADDIN EN.CITE.DATA </w:instrText>
      </w:r>
      <w:r w:rsidR="00A043A9">
        <w:rPr>
          <w:rFonts w:ascii="Times New Roman" w:hAnsi="Times New Roman" w:cs="Times New Roman"/>
        </w:rPr>
      </w:r>
      <w:r w:rsidR="00A043A9">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A043A9">
        <w:rPr>
          <w:rFonts w:ascii="Times New Roman" w:hAnsi="Times New Roman" w:cs="Times New Roman"/>
          <w:noProof/>
        </w:rPr>
        <w:t>(</w:t>
      </w:r>
      <w:hyperlink w:anchor="_ENREF_48" w:tooltip="Stephens, 2005 #470" w:history="1">
        <w:r w:rsidR="001703BE">
          <w:rPr>
            <w:rFonts w:ascii="Times New Roman" w:hAnsi="Times New Roman" w:cs="Times New Roman"/>
            <w:noProof/>
          </w:rPr>
          <w:t>Stephens and Ruth, 2005</w:t>
        </w:r>
      </w:hyperlink>
      <w:r w:rsidR="00A043A9">
        <w:rPr>
          <w:rFonts w:ascii="Times New Roman" w:hAnsi="Times New Roman" w:cs="Times New Roman"/>
          <w:noProof/>
        </w:rPr>
        <w:t xml:space="preserve">; </w:t>
      </w:r>
      <w:hyperlink w:anchor="_ENREF_54" w:tooltip="van Wagtendonk, 2007 #3465" w:history="1">
        <w:r w:rsidR="001703BE">
          <w:rPr>
            <w:rFonts w:ascii="Times New Roman" w:hAnsi="Times New Roman" w:cs="Times New Roman"/>
            <w:noProof/>
          </w:rPr>
          <w:t>van Wagtendonk, 2007</w:t>
        </w:r>
      </w:hyperlink>
      <w:r w:rsidR="00A043A9">
        <w:rPr>
          <w:rFonts w:ascii="Times New Roman" w:hAnsi="Times New Roman" w:cs="Times New Roman"/>
          <w:noProof/>
        </w:rPr>
        <w:t xml:space="preserve">; </w:t>
      </w:r>
      <w:hyperlink w:anchor="_ENREF_25" w:tooltip="Meyer, 2015 #3487" w:history="1">
        <w:r w:rsidR="001703BE">
          <w:rPr>
            <w:rFonts w:ascii="Times New Roman" w:hAnsi="Times New Roman" w:cs="Times New Roman"/>
            <w:noProof/>
          </w:rPr>
          <w:t>Meyer, 2015</w:t>
        </w:r>
      </w:hyperlink>
      <w:r w:rsidR="00A043A9">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KTwvRGlzcGxheVRl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Dk8L1llYXI+PFJlY051bT41PC9SZWNO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</w:fldData>
        </w:fldChar>
      </w:r>
      <w:r w:rsidR="001703BE">
        <w:rPr>
          <w:rFonts w:ascii="Times New Roman" w:hAnsi="Times New Roman" w:cs="Times New Roman"/>
        </w:rPr>
        <w:instrText xml:space="preserve"> ADDIN EN.CITE </w:instrText>
      </w:r>
      <w:r w:rsidR="001703BE">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KTwvRGlzcGxheVRl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Dk8L1llYXI+PFJlY051bT41PC9SZWNO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</w:fldData>
        </w:fldChar>
      </w:r>
      <w:r w:rsidR="001703BE">
        <w:rPr>
          <w:rFonts w:ascii="Times New Roman" w:hAnsi="Times New Roman" w:cs="Times New Roman"/>
        </w:rPr>
        <w:instrText xml:space="preserve"> ADDIN EN.CITE.DATA </w:instrText>
      </w:r>
      <w:r w:rsidR="001703BE">
        <w:rPr>
          <w:rFonts w:ascii="Times New Roman" w:hAnsi="Times New Roman" w:cs="Times New Roman"/>
        </w:rPr>
      </w:r>
      <w:r w:rsidR="001703BE">
        <w:rPr>
          <w:rFonts w:ascii="Times New Roman" w:hAnsi="Times New Roman" w:cs="Times New Roman"/>
        </w:rPr>
        <w:fldChar w:fldCharType="end"/>
      </w:r>
      <w:r w:rsidR="0056630C">
        <w:rPr>
          <w:rFonts w:ascii="Times New Roman" w:hAnsi="Times New Roman" w:cs="Times New Roman"/>
        </w:rPr>
        <w:fldChar w:fldCharType="separate"/>
      </w:r>
      <w:r w:rsidR="001703BE">
        <w:rPr>
          <w:rFonts w:ascii="Times New Roman" w:hAnsi="Times New Roman" w:cs="Times New Roman"/>
          <w:noProof/>
        </w:rPr>
        <w:t>(</w:t>
      </w:r>
      <w:hyperlink w:anchor="_ENREF_31" w:tooltip="Miller, 2009 #5" w:history="1">
        <w:r w:rsidR="001703BE">
          <w:rPr>
            <w:rFonts w:ascii="Times New Roman" w:hAnsi="Times New Roman" w:cs="Times New Roman"/>
            <w:noProof/>
          </w:rPr>
          <w:t>Miller</w:t>
        </w:r>
        <w:r w:rsidR="001703BE" w:rsidRPr="001703BE">
          <w:rPr>
            <w:rFonts w:ascii="Times New Roman" w:hAnsi="Times New Roman" w:cs="Times New Roman"/>
            <w:i/>
            <w:noProof/>
          </w:rPr>
          <w:t xml:space="preserve"> et al.</w:t>
        </w:r>
        <w:r w:rsidR="001703BE">
          <w:rPr>
            <w:rFonts w:ascii="Times New Roman" w:hAnsi="Times New Roman" w:cs="Times New Roman"/>
            <w:noProof/>
          </w:rPr>
          <w:t>, 2009b</w:t>
        </w:r>
      </w:hyperlink>
      <w:r w:rsidR="001703BE">
        <w:rPr>
          <w:rFonts w:ascii="Times New Roman" w:hAnsi="Times New Roman" w:cs="Times New Roman"/>
          <w:noProof/>
        </w:rPr>
        <w:t xml:space="preserve">; </w:t>
      </w:r>
      <w:hyperlink w:anchor="_ENREF_27" w:tooltip="Miller, 2012 #2190" w:history="1">
        <w:r w:rsidR="001703BE">
          <w:rPr>
            <w:rFonts w:ascii="Times New Roman" w:hAnsi="Times New Roman" w:cs="Times New Roman"/>
            <w:noProof/>
          </w:rPr>
          <w:t>Miller</w:t>
        </w:r>
        <w:r w:rsidR="001703BE" w:rsidRPr="001703BE">
          <w:rPr>
            <w:rFonts w:ascii="Times New Roman" w:hAnsi="Times New Roman" w:cs="Times New Roman"/>
            <w:i/>
            <w:noProof/>
          </w:rPr>
          <w:t xml:space="preserve"> et al.</w:t>
        </w:r>
        <w:r w:rsidR="001703BE">
          <w:rPr>
            <w:rFonts w:ascii="Times New Roman" w:hAnsi="Times New Roman" w:cs="Times New Roman"/>
            <w:noProof/>
          </w:rPr>
          <w:t>, 2012a</w:t>
        </w:r>
      </w:hyperlink>
      <w:r w:rsidR="001703BE">
        <w:rPr>
          <w:rFonts w:ascii="Times New Roman" w:hAnsi="Times New Roman" w:cs="Times New Roman"/>
          <w:noProof/>
        </w:rPr>
        <w:t xml:space="preserve">; </w:t>
      </w:r>
      <w:hyperlink w:anchor="_ENREF_30" w:tooltip="Miller, 2012 #1699" w:history="1">
        <w:r w:rsidR="001703BE">
          <w:rPr>
            <w:rFonts w:ascii="Times New Roman" w:hAnsi="Times New Roman" w:cs="Times New Roman"/>
            <w:noProof/>
          </w:rPr>
          <w:t>Miller and Safford, 2012</w:t>
        </w:r>
      </w:hyperlink>
      <w:r w:rsidR="001703BE">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w:t>
      </w:r>
      <w:ins w:id="160" w:author="Jens Stevens" w:date="2017-08-16T18:37:00Z">
        <w:r w:rsidR="009E0AF4">
          <w:rPr>
            <w:rFonts w:ascii="Times New Roman" w:hAnsi="Times New Roman" w:cs="Times New Roman"/>
          </w:rPr>
          <w:t>,</w:t>
        </w:r>
      </w:ins>
      <w:r w:rsidR="0056630C">
        <w:rPr>
          <w:rFonts w:ascii="Times New Roman" w:hAnsi="Times New Roman" w:cs="Times New Roman"/>
        </w:rPr>
        <w:t xml:space="preserve"> our results provide important additional information, because </w:t>
      </w:r>
      <w:del w:id="161" w:author="Malcolm North" w:date="2017-08-26T07:42:00Z">
        <w:r w:rsidR="0056630C" w:rsidDel="00C25EA2">
          <w:rPr>
            <w:rFonts w:ascii="Times New Roman" w:hAnsi="Times New Roman" w:cs="Times New Roman"/>
          </w:rPr>
          <w:delText xml:space="preserve">for the first time </w:delText>
        </w:r>
      </w:del>
      <w:r w:rsidR="0056630C">
        <w:rPr>
          <w:rFonts w:ascii="Times New Roman" w:hAnsi="Times New Roman" w:cs="Times New Roman"/>
        </w:rPr>
        <w:t xml:space="preserve">we </w:t>
      </w:r>
      <w:del w:id="162" w:author="Malcolm North" w:date="2017-08-26T07:42:00Z">
        <w:r w:rsidR="0056630C" w:rsidDel="00C25EA2">
          <w:rPr>
            <w:rFonts w:ascii="Times New Roman" w:hAnsi="Times New Roman" w:cs="Times New Roman"/>
          </w:rPr>
          <w:delText xml:space="preserve">are </w:delText>
        </w:r>
      </w:del>
      <w:del w:id="163" w:author="Malcolm North" w:date="2017-08-26T07:43:00Z">
        <w:r w:rsidR="0056630C" w:rsidDel="00C25EA2">
          <w:rPr>
            <w:rFonts w:ascii="Times New Roman" w:hAnsi="Times New Roman" w:cs="Times New Roman"/>
          </w:rPr>
          <w:delText>describing</w:delText>
        </w:r>
      </w:del>
      <w:ins w:id="164" w:author="Malcolm North" w:date="2017-08-26T07:43:00Z">
        <w:r w:rsidR="00C25EA2">
          <w:rPr>
            <w:rFonts w:ascii="Times New Roman" w:hAnsi="Times New Roman" w:cs="Times New Roman"/>
          </w:rPr>
          <w:t>quantify</w:t>
        </w:r>
      </w:ins>
      <w:r w:rsidR="0056630C">
        <w:rPr>
          <w:rFonts w:ascii="Times New Roman" w:hAnsi="Times New Roman" w:cs="Times New Roman"/>
        </w:rPr>
        <w:t xml:space="preserve">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w:t>
      </w:r>
      <w:r w:rsidR="00AE4A3A">
        <w:rPr>
          <w:rFonts w:ascii="Times New Roman" w:hAnsi="Times New Roman" w:cs="Times New Roman"/>
        </w:rPr>
        <w:t>potential loss of conifer forest, at least in the near term.</w:t>
      </w:r>
    </w:p>
    <w:p w14:paraId="270CC83F" w14:textId="2B6A4E4F"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 xml:space="preserve">fferent </w:t>
      </w:r>
      <w:ins w:id="165" w:author="Malcolm North" w:date="2017-08-26T07:45:00Z">
        <w:r w:rsidR="00C25EA2">
          <w:rPr>
            <w:rFonts w:ascii="Times New Roman" w:hAnsi="Times New Roman" w:cs="Times New Roman"/>
          </w:rPr>
          <w:t xml:space="preserve">patch sizes that affect </w:t>
        </w:r>
      </w:ins>
      <w:ins w:id="166" w:author="Malcolm North" w:date="2017-08-26T07:46:00Z">
        <w:r w:rsidR="00C25EA2">
          <w:rPr>
            <w:rFonts w:ascii="Times New Roman" w:hAnsi="Times New Roman" w:cs="Times New Roman"/>
          </w:rPr>
          <w:t xml:space="preserve">ecosystem recovery </w:t>
        </w:r>
      </w:ins>
      <w:del w:id="167" w:author="Malcolm North" w:date="2017-08-26T07:46:00Z">
        <w:r w:rsidR="00883AF7" w:rsidDel="00C25EA2">
          <w:rPr>
            <w:rFonts w:ascii="Times New Roman" w:hAnsi="Times New Roman" w:cs="Times New Roman"/>
          </w:rPr>
          <w:delText xml:space="preserve">SDC values </w:delText>
        </w:r>
      </w:del>
      <w:r w:rsidR="00883AF7">
        <w:rPr>
          <w:rFonts w:ascii="Times New Roman" w:hAnsi="Times New Roman" w:cs="Times New Roman"/>
        </w:rPr>
        <w:t xml:space="preserve">(Figure </w:t>
      </w:r>
      <w:del w:id="168" w:author="Jens Stevens" w:date="2017-08-19T18:03:00Z">
        <w:r w:rsidR="00883AF7" w:rsidDel="00B657E6">
          <w:rPr>
            <w:rFonts w:ascii="Times New Roman" w:hAnsi="Times New Roman" w:cs="Times New Roman"/>
          </w:rPr>
          <w:delText>2</w:delText>
        </w:r>
      </w:del>
      <w:ins w:id="169" w:author="Jens Stevens" w:date="2017-08-19T18:03:00Z">
        <w:r w:rsidR="00B657E6">
          <w:rPr>
            <w:rFonts w:ascii="Times New Roman" w:hAnsi="Times New Roman" w:cs="Times New Roman"/>
          </w:rPr>
          <w:t>3</w:t>
        </w:r>
      </w:ins>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w:t>
      </w:r>
      <w:ins w:id="170" w:author="Miller, Jay D -FS" w:date="2017-08-25T09:41:00Z">
        <w:r w:rsidR="005148CB">
          <w:rPr>
            <w:rFonts w:ascii="Times New Roman" w:hAnsi="Times New Roman" w:cs="Times New Roman"/>
          </w:rPr>
          <w:t>6</w:t>
        </w:r>
      </w:ins>
      <w:del w:id="171" w:author="Miller, Jay D -FS" w:date="2017-08-25T09:40:00Z">
        <w:r w:rsidR="006F457E" w:rsidDel="005148CB">
          <w:rPr>
            <w:rFonts w:ascii="Times New Roman" w:hAnsi="Times New Roman" w:cs="Times New Roman"/>
          </w:rPr>
          <w:delText>5</w:delText>
        </w:r>
      </w:del>
      <w:r w:rsidR="00883AF7">
        <w:rPr>
          <w:rFonts w:ascii="Times New Roman" w:hAnsi="Times New Roman" w:cs="Times New Roman"/>
        </w:rPr>
        <w:t xml:space="preserve">, which </w:t>
      </w:r>
      <w:r w:rsidR="006F457E">
        <w:rPr>
          <w:rFonts w:ascii="Times New Roman" w:hAnsi="Times New Roman" w:cs="Times New Roman"/>
        </w:rPr>
        <w:t>illustrates</w:t>
      </w:r>
      <w:r w:rsidR="00883AF7">
        <w:rPr>
          <w:rFonts w:ascii="Times New Roman" w:hAnsi="Times New Roman" w:cs="Times New Roman"/>
        </w:rPr>
        <w:t xml:space="preserve">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proofErr w:type="spellStart"/>
      <w:r w:rsidR="00D1680F">
        <w:rPr>
          <w:rFonts w:ascii="Times New Roman" w:hAnsi="Times New Roman" w:cs="Times New Roman"/>
        </w:rPr>
        <w:t>covariation</w:t>
      </w:r>
      <w:proofErr w:type="spellEnd"/>
      <w:r w:rsidR="00D1680F">
        <w:rPr>
          <w:rFonts w:ascii="Times New Roman" w:hAnsi="Times New Roman" w:cs="Times New Roman"/>
        </w:rPr>
        <w:t xml:space="preserve"> in percent high-severity, area </w:t>
      </w:r>
      <w:r w:rsidR="00D1680F">
        <w:rPr>
          <w:rFonts w:ascii="Times New Roman" w:hAnsi="Times New Roman" w:cs="Times New Roman"/>
        </w:rPr>
        <w:lastRenderedPageBreak/>
        <w:t xml:space="preserve">burned at high-severity, </w:t>
      </w:r>
      <w:proofErr w:type="spellStart"/>
      <w:r w:rsidR="00D1680F">
        <w:rPr>
          <w:rFonts w:ascii="Times New Roman" w:hAnsi="Times New Roman" w:cs="Times New Roman"/>
        </w:rPr>
        <w:t>edge</w:t>
      </w:r>
      <w:proofErr w:type="gramStart"/>
      <w:r w:rsidR="00D1680F">
        <w:rPr>
          <w:rFonts w:ascii="Times New Roman" w:hAnsi="Times New Roman" w:cs="Times New Roman"/>
        </w:rPr>
        <w:t>:area</w:t>
      </w:r>
      <w:proofErr w:type="spellEnd"/>
      <w:proofErr w:type="gram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B657E6">
        <w:rPr>
          <w:rFonts w:ascii="Times New Roman" w:hAnsi="Times New Roman" w:cs="Times New Roman"/>
        </w:rPr>
        <w:instrText xml:space="preserve"> ADDIN EN.CITE &lt;EndNote&gt;&lt;Cite&gt;&lt;Author&gt;Collins&lt;/Author&gt;&lt;Year&gt;2017&lt;/Year&gt;&lt;RecNum&gt;3485&lt;/RecNum&gt;&lt;DisplayText&gt;(Collins&lt;style face="italic"&gt; et al.&lt;/style&gt;, 2017)&lt;/DisplayText&gt;&lt;record&gt;&lt;rec-number&gt;3485&lt;/rec-number&gt;&lt;foreign-keys&gt;&lt;key app="EN" db-id="w0ppaavf8t2zvwe9f0oxa5rcervz0wedp050" timestamp="1502315014"&gt;3485&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pages&gt;1543-1552&lt;/pages&gt;&lt;volume&gt;32&lt;/volume&gt;&lt;number&gt;8&lt;/number&gt;&lt;dates&gt;&lt;year&gt;2017&lt;/year&gt;&lt;pub-dates&gt;&lt;date&gt;August 01&lt;/date&gt;&lt;/pub-dates&gt;&lt;/dates&gt;&lt;isbn&gt;1572-9761&lt;/isbn&gt;&lt;label&gt;Collins2017&lt;/label&gt;&lt;work-type&gt;journal article&lt;/work-type&gt;&lt;urls&gt;&lt;related-urls&gt;&lt;url&gt;https://doi.org/10.1007/s10980-017-0528-5&lt;/url&gt;&lt;/related-urls&gt;&lt;/urls&gt;&lt;electronic-resource-num&gt;10.1007/s10980-017-0528-5&lt;/electronic-resource-num&gt;&lt;research-notes&gt;My paper&lt;/research-notes&gt;&lt;/record&gt;&lt;/Cite&gt;&lt;/EndNote&gt;</w:instrText>
      </w:r>
      <w:r w:rsidR="00D1680F">
        <w:rPr>
          <w:rFonts w:ascii="Times New Roman" w:hAnsi="Times New Roman" w:cs="Times New Roman"/>
        </w:rPr>
        <w:fldChar w:fldCharType="separate"/>
      </w:r>
      <w:r w:rsidR="00BD2BAD">
        <w:rPr>
          <w:rFonts w:ascii="Times New Roman" w:hAnsi="Times New Roman" w:cs="Times New Roman"/>
          <w:noProof/>
        </w:rPr>
        <w:t>(</w:t>
      </w:r>
      <w:hyperlink w:anchor="_ENREF_7" w:tooltip="Collins, 2017 #3485" w:history="1">
        <w:r w:rsidR="001703BE">
          <w:rPr>
            <w:rFonts w:ascii="Times New Roman" w:hAnsi="Times New Roman" w:cs="Times New Roman"/>
            <w:noProof/>
          </w:rPr>
          <w:t>Colli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8" w:tooltip="Coppoletta, 2016 #3151" w:history="1">
        <w:r w:rsidR="001703BE">
          <w:rPr>
            <w:rFonts w:ascii="Times New Roman" w:hAnsi="Times New Roman" w:cs="Times New Roman"/>
            <w:noProof/>
          </w:rPr>
          <w:t>Coppoletta</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 xml:space="preserve">; </w:t>
      </w:r>
      <w:hyperlink w:anchor="_ENREF_12" w:tooltip="Harvey, 2016 #3170" w:history="1">
        <w:r w:rsidR="001703BE">
          <w:rPr>
            <w:rFonts w:ascii="Times New Roman" w:hAnsi="Times New Roman" w:cs="Times New Roman"/>
            <w:noProof/>
          </w:rPr>
          <w:t>Harvey</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a</w:t>
        </w:r>
      </w:hyperlink>
      <w:r w:rsidR="00BD2BAD">
        <w:rPr>
          <w:rFonts w:ascii="Times New Roman" w:hAnsi="Times New Roman" w:cs="Times New Roman"/>
          <w:noProof/>
        </w:rPr>
        <w:t xml:space="preserve">; </w:t>
      </w:r>
      <w:hyperlink w:anchor="_ENREF_16" w:tooltip="Johnstone, 2016 #3315" w:history="1">
        <w:r w:rsidR="001703BE">
          <w:rPr>
            <w:rFonts w:ascii="Times New Roman" w:hAnsi="Times New Roman" w:cs="Times New Roman"/>
            <w:noProof/>
          </w:rPr>
          <w:t>Johnstone</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w:t>
      </w:r>
      <w:ins w:id="172" w:author="Jens Stevens" w:date="2017-08-16T18:49:00Z">
        <w:r w:rsidR="008E7C93">
          <w:rPr>
            <w:rFonts w:ascii="Times New Roman" w:hAnsi="Times New Roman" w:cs="Times New Roman"/>
          </w:rPr>
          <w:t>,</w:t>
        </w:r>
      </w:ins>
      <w:r w:rsidR="00E87DE1">
        <w:rPr>
          <w:rFonts w:ascii="Times New Roman" w:hAnsi="Times New Roman" w:cs="Times New Roman"/>
        </w:rPr>
        <w:t xml:space="preserve"> </w:t>
      </w:r>
      <w:del w:id="173" w:author="Jens Stevens" w:date="2017-08-16T18:49:00Z">
        <w:r w:rsidR="00E87DE1" w:rsidDel="008E7C93">
          <w:rPr>
            <w:rFonts w:ascii="Times New Roman" w:hAnsi="Times New Roman" w:cs="Times New Roman"/>
          </w:rPr>
          <w:delText xml:space="preserve">and </w:delText>
        </w:r>
      </w:del>
      <w:r w:rsidR="00E87DE1">
        <w:rPr>
          <w:rFonts w:ascii="Times New Roman" w:hAnsi="Times New Roman" w:cs="Times New Roman"/>
        </w:rPr>
        <w:t>fire frequency</w:t>
      </w:r>
      <w:ins w:id="174" w:author="Jens Stevens" w:date="2017-08-16T18:49:00Z">
        <w:r w:rsidR="008E7C93">
          <w:rPr>
            <w:rFonts w:ascii="Times New Roman" w:hAnsi="Times New Roman" w:cs="Times New Roman"/>
          </w:rPr>
          <w:t xml:space="preserve"> and area burned</w:t>
        </w:r>
      </w:ins>
      <w:r w:rsidR="008E7C93">
        <w:rPr>
          <w:rFonts w:ascii="Times New Roman" w:hAnsi="Times New Roman" w:cs="Times New Roman"/>
        </w:rPr>
        <w:t xml:space="preserve"> </w: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 </w:instrText>
      </w:r>
      <w:r w:rsidR="008E7C93">
        <w:rPr>
          <w:rFonts w:ascii="Times New Roman" w:hAnsi="Times New Roman" w:cs="Times New Roman"/>
        </w:rPr>
        <w:fldChar w:fldCharType="begin">
          <w:fldData xml:space="preserve">PEVuZE5vdGU+PENpdGU+PEF1dGhvcj5MaXR0ZWxsPC9BdXRob3I+PFllYXI+MjAwOTwvWWVhcj48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</w:fldData>
        </w:fldChar>
      </w:r>
      <w:r w:rsidR="008E7C93">
        <w:rPr>
          <w:rFonts w:ascii="Times New Roman" w:hAnsi="Times New Roman" w:cs="Times New Roman"/>
        </w:rPr>
        <w:instrText xml:space="preserve"> ADDIN EN.CITE.DATA </w:instrText>
      </w:r>
      <w:r w:rsidR="008E7C93">
        <w:rPr>
          <w:rFonts w:ascii="Times New Roman" w:hAnsi="Times New Roman" w:cs="Times New Roman"/>
        </w:rPr>
      </w:r>
      <w:r w:rsidR="008E7C93">
        <w:rPr>
          <w:rFonts w:ascii="Times New Roman" w:hAnsi="Times New Roman" w:cs="Times New Roman"/>
        </w:rPr>
        <w:fldChar w:fldCharType="end"/>
      </w:r>
      <w:r w:rsidR="008E7C93">
        <w:rPr>
          <w:rFonts w:ascii="Times New Roman" w:hAnsi="Times New Roman" w:cs="Times New Roman"/>
        </w:rPr>
      </w:r>
      <w:r w:rsidR="008E7C93">
        <w:rPr>
          <w:rFonts w:ascii="Times New Roman" w:hAnsi="Times New Roman" w:cs="Times New Roman"/>
        </w:rPr>
        <w:fldChar w:fldCharType="separate"/>
      </w:r>
      <w:r w:rsidR="008E7C93">
        <w:rPr>
          <w:rFonts w:ascii="Times New Roman" w:hAnsi="Times New Roman" w:cs="Times New Roman"/>
          <w:noProof/>
        </w:rPr>
        <w:t>(</w:t>
      </w:r>
      <w:hyperlink w:anchor="_ENREF_21" w:tooltip="Littell, 2009 #2247" w:history="1">
        <w:r w:rsidR="001703BE">
          <w:rPr>
            <w:rFonts w:ascii="Times New Roman" w:hAnsi="Times New Roman" w:cs="Times New Roman"/>
            <w:noProof/>
          </w:rPr>
          <w:t>Littell</w:t>
        </w:r>
        <w:r w:rsidR="001703BE" w:rsidRPr="008E7C93">
          <w:rPr>
            <w:rFonts w:ascii="Times New Roman" w:hAnsi="Times New Roman" w:cs="Times New Roman"/>
            <w:i/>
            <w:noProof/>
          </w:rPr>
          <w:t xml:space="preserve"> et al.</w:t>
        </w:r>
        <w:r w:rsidR="001703BE">
          <w:rPr>
            <w:rFonts w:ascii="Times New Roman" w:hAnsi="Times New Roman" w:cs="Times New Roman"/>
            <w:noProof/>
          </w:rPr>
          <w:t>, 2009</w:t>
        </w:r>
      </w:hyperlink>
      <w:r w:rsidR="008E7C93">
        <w:rPr>
          <w:rFonts w:ascii="Times New Roman" w:hAnsi="Times New Roman" w:cs="Times New Roman"/>
          <w:noProof/>
        </w:rPr>
        <w:t xml:space="preserve">; </w:t>
      </w:r>
      <w:hyperlink w:anchor="_ENREF_56" w:tooltip="Westerling, 2011 #2541" w:history="1">
        <w:r w:rsidR="001703BE">
          <w:rPr>
            <w:rFonts w:ascii="Times New Roman" w:hAnsi="Times New Roman" w:cs="Times New Roman"/>
            <w:noProof/>
          </w:rPr>
          <w:t>Westerling</w:t>
        </w:r>
        <w:r w:rsidR="001703BE" w:rsidRPr="008E7C93">
          <w:rPr>
            <w:rFonts w:ascii="Times New Roman" w:hAnsi="Times New Roman" w:cs="Times New Roman"/>
            <w:i/>
            <w:noProof/>
          </w:rPr>
          <w:t xml:space="preserve"> et al.</w:t>
        </w:r>
        <w:r w:rsidR="001703BE">
          <w:rPr>
            <w:rFonts w:ascii="Times New Roman" w:hAnsi="Times New Roman" w:cs="Times New Roman"/>
            <w:noProof/>
          </w:rPr>
          <w:t>, 2011</w:t>
        </w:r>
      </w:hyperlink>
      <w:r w:rsidR="008E7C93">
        <w:rPr>
          <w:rFonts w:ascii="Times New Roman" w:hAnsi="Times New Roman" w:cs="Times New Roman"/>
          <w:noProof/>
        </w:rPr>
        <w:t xml:space="preserve">; </w:t>
      </w:r>
      <w:hyperlink w:anchor="_ENREF_37" w:tooltip="Parks, 2017 #3486" w:history="1">
        <w:r w:rsidR="001703BE">
          <w:rPr>
            <w:rFonts w:ascii="Times New Roman" w:hAnsi="Times New Roman" w:cs="Times New Roman"/>
            <w:noProof/>
          </w:rPr>
          <w:t>Parks</w:t>
        </w:r>
        <w:r w:rsidR="001703BE" w:rsidRPr="008E7C93">
          <w:rPr>
            <w:rFonts w:ascii="Times New Roman" w:hAnsi="Times New Roman" w:cs="Times New Roman"/>
            <w:i/>
            <w:noProof/>
          </w:rPr>
          <w:t xml:space="preserve"> et al.</w:t>
        </w:r>
        <w:r w:rsidR="001703BE">
          <w:rPr>
            <w:rFonts w:ascii="Times New Roman" w:hAnsi="Times New Roman" w:cs="Times New Roman"/>
            <w:noProof/>
          </w:rPr>
          <w:t>, 2017</w:t>
        </w:r>
      </w:hyperlink>
      <w:r w:rsidR="008E7C93">
        <w:rPr>
          <w:rFonts w:ascii="Times New Roman" w:hAnsi="Times New Roman" w:cs="Times New Roman"/>
          <w:noProof/>
        </w:rPr>
        <w:t>)</w:t>
      </w:r>
      <w:r w:rsidR="008E7C93">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BCF0F5A" w14:textId="235BEEF9" w:rsidR="00DF2ECD" w:rsidRDefault="00303175" w:rsidP="00DF2ECD">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43" w:tooltip="Safford, 2012 #845" w:history="1">
        <w:r w:rsidR="001703BE">
          <w:rPr>
            <w:rFonts w:ascii="Times New Roman" w:hAnsi="Times New Roman" w:cs="Times New Roman"/>
            <w:noProof/>
          </w:rPr>
          <w:t>Safford</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w:t>
        </w:r>
      </w:hyperlink>
      <w:r w:rsidR="00BD2BAD">
        <w:rPr>
          <w:rFonts w:ascii="Times New Roman" w:hAnsi="Times New Roman" w:cs="Times New Roman"/>
          <w:noProof/>
        </w:rPr>
        <w:t xml:space="preserve">; </w:t>
      </w:r>
      <w:hyperlink w:anchor="_ENREF_5" w:tooltip="Collins, 2014 #2802" w:history="1">
        <w:r w:rsidR="001703BE">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 xml:space="preserve">; </w:t>
      </w:r>
      <w:hyperlink w:anchor="_ENREF_36" w:tooltip="Parks, 2015 #3082" w:history="1">
        <w:r w:rsidR="001703BE">
          <w:rPr>
            <w:rFonts w:ascii="Times New Roman" w:hAnsi="Times New Roman" w:cs="Times New Roman"/>
            <w:noProof/>
          </w:rPr>
          <w:t>Park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5</w:t>
        </w:r>
      </w:hyperlink>
      <w:r w:rsidR="00BD2BAD">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w:t>
      </w:r>
      <w:del w:id="175" w:author="Jens Stevens" w:date="2017-08-16T18:53:00Z">
        <w:r w:rsidR="0094262F" w:rsidDel="0050673F">
          <w:rPr>
            <w:rFonts w:ascii="Times New Roman" w:hAnsi="Times New Roman" w:cs="Times New Roman"/>
          </w:rPr>
          <w:delText>corroborate this</w:delText>
        </w:r>
      </w:del>
      <w:ins w:id="176" w:author="Jens Stevens" w:date="2017-08-16T18:53:00Z">
        <w:r w:rsidR="0050673F">
          <w:rPr>
            <w:rFonts w:ascii="Times New Roman" w:hAnsi="Times New Roman" w:cs="Times New Roman"/>
          </w:rPr>
          <w:t>suggest that this is the case</w:t>
        </w:r>
      </w:ins>
      <w:r w:rsidR="0094262F">
        <w:rPr>
          <w:rFonts w:ascii="Times New Roman" w:hAnsi="Times New Roman" w:cs="Times New Roman"/>
        </w:rPr>
        <w:t xml:space="preserve"> for spatial patterns of stand-replacing fire as well</w:t>
      </w:r>
      <w:r w:rsidR="00A043A9">
        <w:rPr>
          <w:rFonts w:ascii="Times New Roman" w:hAnsi="Times New Roman" w:cs="Times New Roman"/>
        </w:rPr>
        <w:t xml:space="preserve"> </w:t>
      </w:r>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ansler&lt;/Author&gt;&lt;Year&gt;2014&lt;/Year&gt;&lt;RecNum&gt;2626&lt;/RecNum&gt;&lt;Prefix&gt;e.g.`, &lt;/Prefix&gt;&lt;DisplayText&gt;(e.g., Cansler and McKenzie, 2014)&lt;/DisplayText&gt;&lt;record&gt;&lt;rec-number&gt;2626&lt;/rec-number&gt;&lt;foreign-keys&gt;&lt;key app="EN" db-id="w0ppaavf8t2zvwe9f0oxa5rcervz0wedp050" timestamp="1422316678"&gt;2626&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titles&gt;&lt;periodical&gt;&lt;full-title&gt;Ecological Applications&lt;/full-title&gt;&lt;abbr-1&gt;Ecol. Appl.&lt;/abbr-1&gt;&lt;abbr-2&gt;Ecol Appl&lt;/abbr-2&gt;&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research-notes&gt;Read 16 11/30/16&amp;#xD;Abstract only&amp;#xD;Increased fire size is associated with increased proportion of high severity fire and aggregation of high severity fire. Remote sensing analysis.&lt;/research-notes&gt;&lt;access-date&gt;2015/01/26&lt;/access-date&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3" w:tooltip="Cansler, 2014 #2626" w:history="1">
        <w:r w:rsidR="001703BE">
          <w:rPr>
            <w:rFonts w:ascii="Times New Roman" w:hAnsi="Times New Roman" w:cs="Times New Roman"/>
            <w:noProof/>
          </w:rPr>
          <w:t>e.g., Cansler and McKenzie, 2014</w:t>
        </w:r>
      </w:hyperlink>
      <w:r w:rsidR="00A043A9">
        <w:rPr>
          <w:rFonts w:ascii="Times New Roman" w:hAnsi="Times New Roman" w:cs="Times New Roman"/>
          <w:noProof/>
        </w:rPr>
        <w:t>)</w:t>
      </w:r>
      <w:r w:rsidR="00A043A9">
        <w:rPr>
          <w:rFonts w:ascii="Times New Roman" w:hAnsi="Times New Roman" w:cs="Times New Roman"/>
        </w:rPr>
        <w:fldChar w:fldCharType="end"/>
      </w:r>
      <w:r w:rsidR="0094262F">
        <w:rPr>
          <w:rFonts w:ascii="Times New Roman" w:hAnsi="Times New Roman" w:cs="Times New Roman"/>
        </w:rPr>
        <w:t xml:space="preserve">. </w:t>
      </w:r>
      <w:ins w:id="177" w:author="Jens Stevens" w:date="2017-08-19T20:40:00Z">
        <w:r w:rsidR="000D387D">
          <w:rPr>
            <w:rFonts w:ascii="Times New Roman" w:hAnsi="Times New Roman" w:cs="Times New Roman"/>
          </w:rPr>
          <w:t xml:space="preserve">Under more moderate weather conditions, </w:t>
        </w:r>
      </w:ins>
      <w:r w:rsidR="000D387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w:t>
      </w:r>
      <w:del w:id="178" w:author="Miller, Jay D -FS" w:date="2017-08-25T09:53:00Z">
        <w:r w:rsidR="00A85A5D" w:rsidDel="0059311A">
          <w:rPr>
            <w:rFonts w:ascii="Times New Roman" w:hAnsi="Times New Roman" w:cs="Times New Roman"/>
          </w:rPr>
          <w:delText>mixed-</w:delText>
        </w:r>
      </w:del>
      <w:r w:rsidR="00A85A5D">
        <w:rPr>
          <w:rFonts w:ascii="Times New Roman" w:hAnsi="Times New Roman" w:cs="Times New Roman"/>
        </w:rPr>
        <w:t xml:space="preserve">conifer forests – smaller, </w:t>
      </w:r>
      <w:r w:rsidR="00596352">
        <w:rPr>
          <w:rFonts w:ascii="Times New Roman" w:hAnsi="Times New Roman" w:cs="Times New Roman"/>
        </w:rPr>
        <w:t>more irregular patches of stand-replacing fire</w:t>
      </w:r>
      <w:r w:rsidR="006F457E">
        <w:rPr>
          <w:rFonts w:ascii="Times New Roman" w:hAnsi="Times New Roman" w:cs="Times New Roman"/>
        </w:rPr>
        <w:t xml:space="preserve"> generally &lt; 2ha</w:t>
      </w:r>
      <w:r w:rsidR="00A85A5D">
        <w:rPr>
          <w:rFonts w:ascii="Times New Roman" w:hAnsi="Times New Roman" w:cs="Times New Roman"/>
        </w:rPr>
        <w:t xml:space="preserve"> </w:t>
      </w:r>
      <w:r w:rsidR="00A85A5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BD2BAD">
        <w:rPr>
          <w:rFonts w:ascii="Times New Roman" w:hAnsi="Times New Roman" w:cs="Times New Roman"/>
          <w:noProof/>
        </w:rPr>
        <w:t>(</w:t>
      </w:r>
      <w:hyperlink w:anchor="_ENREF_42" w:tooltip="Safford, 2017 #2769" w:history="1">
        <w:r w:rsidR="001703BE">
          <w:rPr>
            <w:rFonts w:ascii="Times New Roman" w:hAnsi="Times New Roman" w:cs="Times New Roman"/>
            <w:noProof/>
          </w:rPr>
          <w:t>Safford and Stevens, 2017</w:t>
        </w:r>
      </w:hyperlink>
      <w:r w:rsidR="00BD2BAD">
        <w:rPr>
          <w:rFonts w:ascii="Times New Roman" w:hAnsi="Times New Roman" w:cs="Times New Roman"/>
          <w:noProof/>
        </w:rPr>
        <w:t>)</w:t>
      </w:r>
      <w:r w:rsidR="00A85A5D">
        <w:rPr>
          <w:rFonts w:ascii="Times New Roman" w:hAnsi="Times New Roman" w:cs="Times New Roman"/>
        </w:rPr>
        <w:fldChar w:fldCharType="end"/>
      </w:r>
      <w:del w:id="179" w:author="Jens Stevens" w:date="2017-08-19T20:40:00Z">
        <w:r w:rsidR="00A85A5D" w:rsidDel="000D387D">
          <w:rPr>
            <w:rFonts w:ascii="Times New Roman" w:hAnsi="Times New Roman" w:cs="Times New Roman"/>
          </w:rPr>
          <w:delText xml:space="preserve"> – under </w:delText>
        </w:r>
        <w:r w:rsidR="00596352" w:rsidDel="000D387D">
          <w:rPr>
            <w:rFonts w:ascii="Times New Roman" w:hAnsi="Times New Roman" w:cs="Times New Roman"/>
          </w:rPr>
          <w:delText>more moderate weather conditions</w:delText>
        </w:r>
      </w:del>
      <w:r w:rsidR="006F457E">
        <w:rPr>
          <w:rFonts w:ascii="Times New Roman" w:hAnsi="Times New Roman" w:cs="Times New Roman"/>
        </w:rPr>
        <w:t>.</w:t>
      </w:r>
      <w:r w:rsidR="00596352">
        <w:rPr>
          <w:rFonts w:ascii="Times New Roman" w:hAnsi="Times New Roman" w:cs="Times New Roman"/>
        </w:rPr>
        <w:t xml:space="preserve"> </w:t>
      </w:r>
      <w:r w:rsidR="006F457E">
        <w:rPr>
          <w:rFonts w:ascii="Times New Roman" w:hAnsi="Times New Roman" w:cs="Times New Roman"/>
        </w:rPr>
        <w:t>M</w:t>
      </w:r>
      <w:r w:rsidR="00596352">
        <w:rPr>
          <w:rFonts w:ascii="Times New Roman" w:hAnsi="Times New Roman" w:cs="Times New Roman"/>
        </w:rPr>
        <w:t xml:space="preserve">aximum daily high temperature during the burn period </w:t>
      </w:r>
      <w:r w:rsidR="006F457E">
        <w:rPr>
          <w:rFonts w:ascii="Times New Roman" w:hAnsi="Times New Roman" w:cs="Times New Roman"/>
        </w:rPr>
        <w:t>was</w:t>
      </w:r>
      <w:r w:rsidR="00596352">
        <w:rPr>
          <w:rFonts w:ascii="Times New Roman" w:hAnsi="Times New Roman" w:cs="Times New Roman"/>
        </w:rPr>
        <w:t xml:space="preserve"> an important factor</w:t>
      </w:r>
      <w:r w:rsidR="006F457E">
        <w:rPr>
          <w:rFonts w:ascii="Times New Roman" w:hAnsi="Times New Roman" w:cs="Times New Roman"/>
        </w:rPr>
        <w:t xml:space="preserve"> and fires burning under cooler conditions generally had SDC values around 4.1, associated with an average patch size of around 2 ha</w:t>
      </w:r>
      <w:r w:rsidR="00596352">
        <w:rPr>
          <w:rFonts w:ascii="Times New Roman" w:hAnsi="Times New Roman" w:cs="Times New Roman"/>
        </w:rPr>
        <w:t xml:space="preserve"> (Figure </w:t>
      </w:r>
      <w:del w:id="180" w:author="Jens Stevens" w:date="2017-08-19T18:06:00Z">
        <w:r w:rsidR="00883AF7" w:rsidDel="00B657E6">
          <w:rPr>
            <w:rFonts w:ascii="Times New Roman" w:hAnsi="Times New Roman" w:cs="Times New Roman"/>
          </w:rPr>
          <w:delText>1</w:delText>
        </w:r>
      </w:del>
      <w:ins w:id="181" w:author="Jens Stevens" w:date="2017-08-19T18:06:00Z">
        <w:r w:rsidR="00B657E6">
          <w:rPr>
            <w:rFonts w:ascii="Times New Roman" w:hAnsi="Times New Roman" w:cs="Times New Roman"/>
          </w:rPr>
          <w:t>2</w:t>
        </w:r>
      </w:ins>
      <w:r w:rsidR="006F457E">
        <w:rPr>
          <w:rFonts w:ascii="Times New Roman" w:hAnsi="Times New Roman" w:cs="Times New Roman"/>
        </w:rPr>
        <w:t xml:space="preserve">, Figure </w:t>
      </w:r>
      <w:r w:rsidR="00F80C17">
        <w:rPr>
          <w:rFonts w:ascii="Times New Roman" w:hAnsi="Times New Roman" w:cs="Times New Roman"/>
        </w:rPr>
        <w:t>A1</w:t>
      </w:r>
      <w:r w:rsidR="00596352">
        <w:rPr>
          <w:rFonts w:ascii="Times New Roman" w:hAnsi="Times New Roman" w:cs="Times New Roman"/>
        </w:rPr>
        <w:t>).</w:t>
      </w:r>
      <w:r w:rsidR="00A85A5D">
        <w:rPr>
          <w:rFonts w:ascii="Times New Roman" w:hAnsi="Times New Roman" w:cs="Times New Roman"/>
        </w:rPr>
        <w:t xml:space="preserve"> </w:t>
      </w:r>
      <w:ins w:id="182" w:author="Malcolm North" w:date="2017-08-26T07:55:00Z">
        <w:r w:rsidR="00DF2ECD">
          <w:rPr>
            <w:rFonts w:ascii="Times New Roman" w:hAnsi="Times New Roman" w:cs="Times New Roman"/>
          </w:rPr>
          <w:t>W</w:t>
        </w:r>
      </w:ins>
      <w:del w:id="183" w:author="Brandon Collins" w:date="2017-08-25T14:46:00Z">
        <w:r w:rsidR="00DF2ECD" w:rsidDel="00363CA1">
          <w:rPr>
            <w:rFonts w:ascii="Times New Roman" w:hAnsi="Times New Roman" w:cs="Times New Roman"/>
          </w:rPr>
          <w:delText>Although “fuels” are somewhat captured by our management class variable by their indirect connection with forest management history, relevant fuel characterizations are largely lacking the spatial and temporal resolution that are available for weather variables</w:delText>
        </w:r>
      </w:del>
      <w:del w:id="184" w:author="Malcolm North" w:date="2017-08-26T07:55:00Z">
        <w:r w:rsidR="00DF2ECD" w:rsidDel="00F948C1">
          <w:rPr>
            <w:rFonts w:ascii="Times New Roman" w:hAnsi="Times New Roman" w:cs="Times New Roman"/>
          </w:rPr>
          <w:delText xml:space="preserve">. </w:delText>
        </w:r>
      </w:del>
      <w:del w:id="185" w:author="Brandon Collins" w:date="2017-08-25T14:45:00Z">
        <w:r w:rsidR="00DF2ECD" w:rsidDel="00363CA1">
          <w:rPr>
            <w:rFonts w:ascii="Times New Roman" w:hAnsi="Times New Roman" w:cs="Times New Roman"/>
          </w:rPr>
          <w:delText>As such, it is not surprising that our analyses,</w:delText>
        </w:r>
      </w:del>
      <w:del w:id="186" w:author="Brandon Collins" w:date="2017-08-25T13:49:00Z">
        <w:r w:rsidR="00DF2ECD" w:rsidDel="00363CA1">
          <w:rPr>
            <w:rFonts w:ascii="Times New Roman" w:hAnsi="Times New Roman" w:cs="Times New Roman"/>
          </w:rPr>
          <w:delText xml:space="preserve"> and several other studies </w:delText>
        </w:r>
        <w:r w:rsidR="00DF2ECD" w:rsidDel="00363CA1">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DF2ECD" w:rsidDel="00363CA1">
          <w:rPr>
            <w:rFonts w:ascii="Times New Roman" w:hAnsi="Times New Roman" w:cs="Times New Roman"/>
          </w:rPr>
          <w:delInstrText xml:space="preserve"> ADDIN EN.CITE </w:delInstrText>
        </w:r>
        <w:r w:rsidR="00DF2ECD" w:rsidDel="00363CA1">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DF2ECD" w:rsidDel="00363CA1">
          <w:rPr>
            <w:rFonts w:ascii="Times New Roman" w:hAnsi="Times New Roman" w:cs="Times New Roman"/>
          </w:rPr>
          <w:delInstrText xml:space="preserve"> ADDIN EN.CITE.DATA </w:delInstrText>
        </w:r>
        <w:r w:rsidR="00DF2ECD" w:rsidDel="00363CA1">
          <w:rPr>
            <w:rFonts w:ascii="Times New Roman" w:hAnsi="Times New Roman" w:cs="Times New Roman"/>
          </w:rPr>
        </w:r>
        <w:r w:rsidR="00DF2ECD" w:rsidDel="00363CA1">
          <w:rPr>
            <w:rFonts w:ascii="Times New Roman" w:hAnsi="Times New Roman" w:cs="Times New Roman"/>
          </w:rPr>
          <w:fldChar w:fldCharType="end"/>
        </w:r>
        <w:r w:rsidR="00DF2ECD" w:rsidDel="00363CA1">
          <w:rPr>
            <w:rFonts w:ascii="Times New Roman" w:hAnsi="Times New Roman" w:cs="Times New Roman"/>
          </w:rPr>
        </w:r>
        <w:r w:rsidR="00DF2ECD" w:rsidDel="00363CA1">
          <w:rPr>
            <w:rFonts w:ascii="Times New Roman" w:hAnsi="Times New Roman" w:cs="Times New Roman"/>
          </w:rPr>
          <w:fldChar w:fldCharType="separate"/>
        </w:r>
        <w:r w:rsidR="00DF2ECD" w:rsidDel="00363CA1">
          <w:rPr>
            <w:rFonts w:ascii="Times New Roman" w:hAnsi="Times New Roman" w:cs="Times New Roman"/>
            <w:noProof/>
          </w:rPr>
          <w:delText>(</w:delText>
        </w:r>
        <w:r w:rsidR="00DF2ECD" w:rsidDel="00363CA1">
          <w:fldChar w:fldCharType="begin"/>
        </w:r>
        <w:r w:rsidR="00DF2ECD" w:rsidDel="00363CA1">
          <w:delInstrText xml:space="preserve"> HYPERLINK \l "_ENREF_2" \o "Abatzoglou, 2016 #3290" </w:delInstrText>
        </w:r>
        <w:r w:rsidR="00DF2ECD" w:rsidDel="00363CA1">
          <w:fldChar w:fldCharType="separate"/>
        </w:r>
        <w:r w:rsidR="00DF2ECD" w:rsidDel="00363CA1">
          <w:rPr>
            <w:rFonts w:ascii="Times New Roman" w:hAnsi="Times New Roman" w:cs="Times New Roman"/>
            <w:noProof/>
          </w:rPr>
          <w:delText>e.g., Abatzoglou and Williams, 2016</w:delText>
        </w:r>
        <w:r w:rsidR="00DF2ECD" w:rsidDel="00363CA1">
          <w:rPr>
            <w:rFonts w:ascii="Times New Roman" w:hAnsi="Times New Roman" w:cs="Times New Roman"/>
            <w:noProof/>
          </w:rPr>
          <w:fldChar w:fldCharType="end"/>
        </w:r>
        <w:r w:rsidR="00DF2ECD" w:rsidDel="00363CA1">
          <w:rPr>
            <w:rFonts w:ascii="Times New Roman" w:hAnsi="Times New Roman" w:cs="Times New Roman"/>
            <w:noProof/>
          </w:rPr>
          <w:delText>)</w:delText>
        </w:r>
        <w:r w:rsidR="00DF2ECD" w:rsidDel="00363CA1">
          <w:rPr>
            <w:rFonts w:ascii="Times New Roman" w:hAnsi="Times New Roman" w:cs="Times New Roman"/>
          </w:rPr>
          <w:fldChar w:fldCharType="end"/>
        </w:r>
        <w:r w:rsidR="00DF2ECD" w:rsidDel="00363CA1">
          <w:rPr>
            <w:rFonts w:ascii="Times New Roman" w:hAnsi="Times New Roman" w:cs="Times New Roman"/>
          </w:rPr>
          <w:delText xml:space="preserve">, consistently </w:delText>
        </w:r>
      </w:del>
      <w:del w:id="187" w:author="Brandon Collins" w:date="2017-08-25T14:45:00Z">
        <w:r w:rsidR="00DF2ECD" w:rsidDel="00363CA1">
          <w:rPr>
            <w:rFonts w:ascii="Times New Roman" w:hAnsi="Times New Roman" w:cs="Times New Roman"/>
          </w:rPr>
          <w:delText>identif</w:delText>
        </w:r>
      </w:del>
      <w:del w:id="188" w:author="Brandon Collins" w:date="2017-08-25T13:49:00Z">
        <w:r w:rsidR="00DF2ECD" w:rsidDel="00363CA1">
          <w:rPr>
            <w:rFonts w:ascii="Times New Roman" w:hAnsi="Times New Roman" w:cs="Times New Roman"/>
          </w:rPr>
          <w:delText>y</w:delText>
        </w:r>
      </w:del>
      <w:del w:id="189" w:author="Brandon Collins" w:date="2017-08-25T14:45:00Z">
        <w:r w:rsidR="00DF2ECD" w:rsidDel="00363CA1">
          <w:rPr>
            <w:rFonts w:ascii="Times New Roman" w:hAnsi="Times New Roman" w:cs="Times New Roman"/>
          </w:rPr>
          <w:delText xml:space="preserve"> </w:delText>
        </w:r>
      </w:del>
      <w:del w:id="190" w:author="Brandon Collins" w:date="2017-08-25T13:50:00Z">
        <w:r w:rsidR="00DF2ECD" w:rsidDel="00363CA1">
          <w:rPr>
            <w:rFonts w:ascii="Times New Roman" w:hAnsi="Times New Roman" w:cs="Times New Roman"/>
          </w:rPr>
          <w:delText>greater relative importance of</w:delText>
        </w:r>
      </w:del>
      <w:del w:id="191" w:author="Brandon Collins" w:date="2017-08-25T14:45:00Z">
        <w:r w:rsidR="00DF2ECD" w:rsidDel="00363CA1">
          <w:rPr>
            <w:rFonts w:ascii="Times New Roman" w:hAnsi="Times New Roman" w:cs="Times New Roman"/>
          </w:rPr>
          <w:delText xml:space="preserve"> weather </w:delText>
        </w:r>
      </w:del>
      <w:del w:id="192" w:author="Brandon Collins" w:date="2017-08-25T13:50:00Z">
        <w:r w:rsidR="00DF2ECD" w:rsidDel="00363CA1">
          <w:rPr>
            <w:rFonts w:ascii="Times New Roman" w:hAnsi="Times New Roman" w:cs="Times New Roman"/>
          </w:rPr>
          <w:delText>and climate variables</w:delText>
        </w:r>
      </w:del>
      <w:del w:id="193" w:author="Brandon Collins" w:date="2017-08-25T14:45:00Z">
        <w:r w:rsidR="00DF2ECD" w:rsidDel="00363CA1">
          <w:rPr>
            <w:rFonts w:ascii="Times New Roman" w:hAnsi="Times New Roman" w:cs="Times New Roman"/>
          </w:rPr>
          <w:delText xml:space="preserve"> over fuel</w:delText>
        </w:r>
      </w:del>
      <w:del w:id="194" w:author="Malcolm North" w:date="2017-08-26T07:55:00Z">
        <w:r w:rsidR="00DF2ECD" w:rsidDel="00F948C1">
          <w:rPr>
            <w:rFonts w:ascii="Times New Roman" w:hAnsi="Times New Roman" w:cs="Times New Roman"/>
          </w:rPr>
          <w:delText>s.</w:delText>
        </w:r>
      </w:del>
      <w:ins w:id="195" w:author="Jens Stevens" w:date="2017-08-19T20:41:00Z">
        <w:del w:id="196" w:author="Malcolm North" w:date="2017-08-26T07:55:00Z">
          <w:r w:rsidR="00DF2ECD" w:rsidDel="00F948C1">
            <w:rPr>
              <w:rFonts w:ascii="Times New Roman" w:hAnsi="Times New Roman" w:cs="Times New Roman"/>
            </w:rPr>
            <w:delText xml:space="preserve"> W</w:delText>
          </w:r>
        </w:del>
        <w:r w:rsidR="00DF2ECD">
          <w:rPr>
            <w:rFonts w:ascii="Times New Roman" w:hAnsi="Times New Roman" w:cs="Times New Roman"/>
          </w:rPr>
          <w:t>e were surprised that burn index was not identified as an important predictor of SDC</w:t>
        </w:r>
      </w:ins>
      <w:ins w:id="197" w:author="Malcolm North" w:date="2017-08-26T07:56:00Z">
        <w:r w:rsidR="00DF2ECD">
          <w:rPr>
            <w:rFonts w:ascii="Times New Roman" w:hAnsi="Times New Roman" w:cs="Times New Roman"/>
          </w:rPr>
          <w:t>.</w:t>
        </w:r>
      </w:ins>
      <w:ins w:id="198" w:author="Jens Stevens" w:date="2017-08-19T20:41:00Z">
        <w:del w:id="199" w:author="Malcolm North" w:date="2017-08-26T07:56:00Z">
          <w:r w:rsidR="00DF2ECD" w:rsidDel="00F948C1">
            <w:rPr>
              <w:rFonts w:ascii="Times New Roman" w:hAnsi="Times New Roman" w:cs="Times New Roman"/>
            </w:rPr>
            <w:delText>;</w:delText>
          </w:r>
        </w:del>
        <w:r w:rsidR="00DF2ECD">
          <w:rPr>
            <w:rFonts w:ascii="Times New Roman" w:hAnsi="Times New Roman" w:cs="Times New Roman"/>
          </w:rPr>
          <w:t xml:space="preserve"> </w:t>
        </w:r>
      </w:ins>
      <w:ins w:id="200" w:author="Malcolm North" w:date="2017-08-26T07:56:00Z">
        <w:r w:rsidR="00DF2ECD">
          <w:rPr>
            <w:rFonts w:ascii="Times New Roman" w:hAnsi="Times New Roman" w:cs="Times New Roman"/>
          </w:rPr>
          <w:t>T</w:t>
        </w:r>
      </w:ins>
      <w:ins w:id="201" w:author="Jens Stevens" w:date="2017-08-19T20:41:00Z">
        <w:del w:id="202" w:author="Malcolm North" w:date="2017-08-26T07:56:00Z">
          <w:r w:rsidR="00DF2ECD" w:rsidDel="00F948C1">
            <w:rPr>
              <w:rFonts w:ascii="Times New Roman" w:hAnsi="Times New Roman" w:cs="Times New Roman"/>
            </w:rPr>
            <w:delText>t</w:delText>
          </w:r>
        </w:del>
        <w:r w:rsidR="00DF2ECD">
          <w:rPr>
            <w:rFonts w:ascii="Times New Roman" w:hAnsi="Times New Roman" w:cs="Times New Roman"/>
          </w:rPr>
          <w:t xml:space="preserve">his could be due to inaccuracies related to downscaling burn index in the climate data, or because the maximum burn index during a burn window may be less relevant to stand-replacing fire than the duration of periods with high burn index. Further work </w:t>
        </w:r>
      </w:ins>
      <w:ins w:id="203" w:author="Malcolm North" w:date="2017-08-26T07:56:00Z">
        <w:r w:rsidR="00DF2ECD">
          <w:rPr>
            <w:rFonts w:ascii="Times New Roman" w:hAnsi="Times New Roman" w:cs="Times New Roman"/>
          </w:rPr>
          <w:t xml:space="preserve">is needed that </w:t>
        </w:r>
      </w:ins>
      <w:ins w:id="204" w:author="Jens Stevens" w:date="2017-08-19T20:41:00Z">
        <w:r w:rsidR="00DF2ECD">
          <w:rPr>
            <w:rFonts w:ascii="Times New Roman" w:hAnsi="Times New Roman" w:cs="Times New Roman"/>
          </w:rPr>
          <w:t>could examine more sophisticated representations of weather tied specifically to the period and location of stand-replacing patches with small SDC values.</w:t>
        </w:r>
      </w:ins>
    </w:p>
    <w:p w14:paraId="7D2EE67B" w14:textId="218C98FC" w:rsidR="000D387D" w:rsidRDefault="00A85A5D" w:rsidP="00D45535">
      <w:pPr>
        <w:spacing w:line="480" w:lineRule="auto"/>
        <w:ind w:firstLine="720"/>
        <w:rPr>
          <w:ins w:id="205" w:author="Jens Stevens" w:date="2017-08-19T20:41:00Z"/>
          <w:rFonts w:ascii="Times New Roman" w:hAnsi="Times New Roman" w:cs="Times New Roman"/>
        </w:rPr>
      </w:pPr>
      <w:r>
        <w:rPr>
          <w:rFonts w:ascii="Times New Roman" w:hAnsi="Times New Roman" w:cs="Times New Roman"/>
        </w:rPr>
        <w:t xml:space="preserve">Although management class emerged as the </w:t>
      </w:r>
      <w:del w:id="206" w:author="Jens Stevens" w:date="2017-08-19T18:06:00Z">
        <w:r w:rsidDel="00B657E6">
          <w:rPr>
            <w:rFonts w:ascii="Times New Roman" w:hAnsi="Times New Roman" w:cs="Times New Roman"/>
          </w:rPr>
          <w:delText>first-order</w:delText>
        </w:r>
      </w:del>
      <w:ins w:id="207" w:author="Jens Stevens" w:date="2017-08-19T18:06:00Z">
        <w:r w:rsidR="00B657E6">
          <w:rPr>
            <w:rFonts w:ascii="Times New Roman" w:hAnsi="Times New Roman" w:cs="Times New Roman"/>
          </w:rPr>
          <w:t>most important</w:t>
        </w:r>
      </w:ins>
      <w:r>
        <w:rPr>
          <w:rFonts w:ascii="Times New Roman" w:hAnsi="Times New Roman" w:cs="Times New Roman"/>
        </w:rPr>
        <w:t xml:space="preserve"> control over SDC (Figure </w:t>
      </w:r>
      <w:del w:id="208" w:author="Jens Stevens" w:date="2017-08-19T18:06:00Z">
        <w:r w:rsidR="00883AF7" w:rsidDel="00B657E6">
          <w:rPr>
            <w:rFonts w:ascii="Times New Roman" w:hAnsi="Times New Roman" w:cs="Times New Roman"/>
          </w:rPr>
          <w:delText>1</w:delText>
        </w:r>
      </w:del>
      <w:ins w:id="209" w:author="Jens Stevens" w:date="2017-08-19T18:06:00Z">
        <w:r w:rsidR="00B657E6">
          <w:rPr>
            <w:rFonts w:ascii="Times New Roman" w:hAnsi="Times New Roman" w:cs="Times New Roman"/>
          </w:rPr>
          <w:t>2</w:t>
        </w:r>
      </w:ins>
      <w:r>
        <w:rPr>
          <w:rFonts w:ascii="Times New Roman" w:hAnsi="Times New Roman" w:cs="Times New Roman"/>
        </w:rPr>
        <w:t xml:space="preserve">), this also reflects the influence of weather to some degree </w:t>
      </w:r>
      <w:ins w:id="210" w:author="Jens Stevens" w:date="2017-08-19T20:42:00Z">
        <w:r w:rsidR="000D387D">
          <w:rPr>
            <w:rFonts w:ascii="Times New Roman" w:hAnsi="Times New Roman" w:cs="Times New Roman"/>
          </w:rPr>
          <w:t>because decisions on whether to manage fires are based partly on weather conditions</w:t>
        </w:r>
      </w:ins>
      <w:r w:rsidR="001703BE">
        <w:rPr>
          <w:rFonts w:ascii="Times New Roman" w:hAnsi="Times New Roman" w:cs="Times New Roman"/>
        </w:rPr>
        <w:t xml:space="preserve"> </w:t>
      </w:r>
      <w:r w:rsidR="001703BE">
        <w:rPr>
          <w:rFonts w:ascii="Times New Roman" w:hAnsi="Times New Roman" w:cs="Times New Roman"/>
        </w:rPr>
        <w:fldChar w:fldCharType="begin">
          <w:fldData xml:space="preserve">PEVuZE5vdGU+PENpdGU+PEF1dGhvcj5NZXllcjwvQXV0aG9yPjxZZWFyPjIwMTU8L1llYXI+PFJl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</w:fldData>
        </w:fldChar>
      </w:r>
      <w:r w:rsidR="001703BE">
        <w:rPr>
          <w:rFonts w:ascii="Times New Roman" w:hAnsi="Times New Roman" w:cs="Times New Roman"/>
        </w:rPr>
        <w:instrText xml:space="preserve"> ADDIN EN.CITE </w:instrText>
      </w:r>
      <w:r w:rsidR="001703BE">
        <w:rPr>
          <w:rFonts w:ascii="Times New Roman" w:hAnsi="Times New Roman" w:cs="Times New Roman"/>
        </w:rPr>
        <w:fldChar w:fldCharType="begin">
          <w:fldData xml:space="preserve">PEVuZE5vdGU+PENpdGU+PEF1dGhvcj5NZXllcjwvQXV0aG9yPjxZZWFyPjIwMTU8L1llYXI+PFJl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</w:fldData>
        </w:fldChar>
      </w:r>
      <w:r w:rsidR="001703BE">
        <w:rPr>
          <w:rFonts w:ascii="Times New Roman" w:hAnsi="Times New Roman" w:cs="Times New Roman"/>
        </w:rPr>
        <w:instrText xml:space="preserve"> ADDIN EN.CITE.DATA </w:instrText>
      </w:r>
      <w:r w:rsidR="001703BE">
        <w:rPr>
          <w:rFonts w:ascii="Times New Roman" w:hAnsi="Times New Roman" w:cs="Times New Roman"/>
        </w:rPr>
      </w:r>
      <w:r w:rsidR="001703BE">
        <w:rPr>
          <w:rFonts w:ascii="Times New Roman" w:hAnsi="Times New Roman" w:cs="Times New Roman"/>
        </w:rPr>
        <w:fldChar w:fldCharType="end"/>
      </w:r>
      <w:r w:rsidR="001703BE">
        <w:rPr>
          <w:rFonts w:ascii="Times New Roman" w:hAnsi="Times New Roman" w:cs="Times New Roman"/>
        </w:rPr>
        <w:fldChar w:fldCharType="separate"/>
      </w:r>
      <w:r w:rsidR="001703BE">
        <w:rPr>
          <w:rFonts w:ascii="Times New Roman" w:hAnsi="Times New Roman" w:cs="Times New Roman"/>
          <w:noProof/>
        </w:rPr>
        <w:t>(</w:t>
      </w:r>
      <w:hyperlink w:anchor="_ENREF_34" w:tooltip="North, 2012 #1100" w:history="1">
        <w:r w:rsidR="001703BE">
          <w:rPr>
            <w:rFonts w:ascii="Times New Roman" w:hAnsi="Times New Roman" w:cs="Times New Roman"/>
            <w:noProof/>
          </w:rPr>
          <w:t>North</w:t>
        </w:r>
        <w:r w:rsidR="001703BE" w:rsidRPr="001703BE">
          <w:rPr>
            <w:rFonts w:ascii="Times New Roman" w:hAnsi="Times New Roman" w:cs="Times New Roman"/>
            <w:i/>
            <w:noProof/>
          </w:rPr>
          <w:t xml:space="preserve"> et al.</w:t>
        </w:r>
        <w:r w:rsidR="001703BE">
          <w:rPr>
            <w:rFonts w:ascii="Times New Roman" w:hAnsi="Times New Roman" w:cs="Times New Roman"/>
            <w:noProof/>
          </w:rPr>
          <w:t>, 2012</w:t>
        </w:r>
      </w:hyperlink>
      <w:r w:rsidR="001703BE">
        <w:rPr>
          <w:rFonts w:ascii="Times New Roman" w:hAnsi="Times New Roman" w:cs="Times New Roman"/>
          <w:noProof/>
        </w:rPr>
        <w:t xml:space="preserve">; </w:t>
      </w:r>
      <w:hyperlink w:anchor="_ENREF_25" w:tooltip="Meyer, 2015 #3487" w:history="1">
        <w:r w:rsidR="001703BE">
          <w:rPr>
            <w:rFonts w:ascii="Times New Roman" w:hAnsi="Times New Roman" w:cs="Times New Roman"/>
            <w:noProof/>
          </w:rPr>
          <w:t>Meyer, 2015</w:t>
        </w:r>
      </w:hyperlink>
      <w:r w:rsidR="001703BE">
        <w:rPr>
          <w:rFonts w:ascii="Times New Roman" w:hAnsi="Times New Roman" w:cs="Times New Roman"/>
          <w:noProof/>
        </w:rPr>
        <w:t>)</w:t>
      </w:r>
      <w:r w:rsidR="001703BE">
        <w:rPr>
          <w:rFonts w:ascii="Times New Roman" w:hAnsi="Times New Roman" w:cs="Times New Roman"/>
        </w:rPr>
        <w:fldChar w:fldCharType="end"/>
      </w:r>
      <w:ins w:id="211" w:author="Jens Stevens" w:date="2017-08-19T20:42:00Z">
        <w:r w:rsidR="000D387D">
          <w:rPr>
            <w:rFonts w:ascii="Times New Roman" w:hAnsi="Times New Roman" w:cs="Times New Roman"/>
          </w:rPr>
          <w:t xml:space="preserve">. </w:t>
        </w:r>
      </w:ins>
      <w:ins w:id="212" w:author="Jens Stevens" w:date="2017-08-19T20:43:00Z">
        <w:r w:rsidR="003E5D9A">
          <w:rPr>
            <w:rFonts w:ascii="Times New Roman" w:hAnsi="Times New Roman" w:cs="Times New Roman"/>
          </w:rPr>
          <w:t>Our dataset supports this</w:t>
        </w:r>
        <w:r w:rsidR="000D387D">
          <w:rPr>
            <w:rFonts w:ascii="Times New Roman" w:hAnsi="Times New Roman" w:cs="Times New Roman"/>
          </w:rPr>
          <w:t>,</w:t>
        </w:r>
      </w:ins>
      <w:ins w:id="213" w:author="Jens Stevens" w:date="2017-08-19T20:44:00Z">
        <w:r w:rsidR="003E5D9A">
          <w:rPr>
            <w:rFonts w:ascii="Times New Roman" w:hAnsi="Times New Roman" w:cs="Times New Roman"/>
          </w:rPr>
          <w:t xml:space="preserve"> as</w:t>
        </w:r>
      </w:ins>
      <w:ins w:id="214" w:author="Jens Stevens" w:date="2017-08-19T20:43:00Z">
        <w:r w:rsidR="000D387D">
          <w:rPr>
            <w:rFonts w:ascii="Times New Roman" w:hAnsi="Times New Roman" w:cs="Times New Roman"/>
          </w:rPr>
          <w:t xml:space="preserve"> </w:t>
        </w:r>
      </w:ins>
      <w:r>
        <w:rPr>
          <w:rFonts w:ascii="Times New Roman" w:hAnsi="Times New Roman" w:cs="Times New Roman"/>
        </w:rPr>
        <w:t>“wildland fire use” fires tend</w:t>
      </w:r>
      <w:r w:rsidR="003E5D9A">
        <w:rPr>
          <w:rFonts w:ascii="Times New Roman" w:hAnsi="Times New Roman" w:cs="Times New Roman"/>
        </w:rPr>
        <w:t>ed</w:t>
      </w:r>
      <w:r>
        <w:rPr>
          <w:rFonts w:ascii="Times New Roman" w:hAnsi="Times New Roman" w:cs="Times New Roman"/>
        </w:rPr>
        <w:t xml:space="preserve"> to burn under </w:t>
      </w:r>
      <w:r w:rsidR="00F72739">
        <w:rPr>
          <w:rFonts w:ascii="Times New Roman" w:hAnsi="Times New Roman" w:cs="Times New Roman"/>
        </w:rPr>
        <w:t>cooler maximum high temperatures than fires managed for suppression</w:t>
      </w:r>
      <w:ins w:id="215" w:author="Jens Stevens" w:date="2017-08-19T20:41:00Z">
        <w:r w:rsidR="000D387D">
          <w:rPr>
            <w:rFonts w:ascii="Times New Roman" w:hAnsi="Times New Roman" w:cs="Times New Roman"/>
          </w:rPr>
          <w:t>, regardless of agency</w:t>
        </w:r>
      </w:ins>
      <w:r w:rsidR="00F72739">
        <w:rPr>
          <w:rFonts w:ascii="Times New Roman" w:hAnsi="Times New Roman" w:cs="Times New Roman"/>
        </w:rPr>
        <w:t xml:space="preserve"> (Table 2). </w:t>
      </w:r>
      <w:del w:id="216" w:author="Jens Stevens" w:date="2017-08-19T20:41:00Z">
        <w:r w:rsidR="00F72739" w:rsidDel="000D387D">
          <w:rPr>
            <w:rFonts w:ascii="Times New Roman" w:hAnsi="Times New Roman" w:cs="Times New Roman"/>
          </w:rPr>
          <w:delText>Similarly, f</w:delText>
        </w:r>
      </w:del>
      <w:ins w:id="217" w:author="Jens Stevens" w:date="2017-08-19T20:41:00Z">
        <w:r w:rsidR="000D387D">
          <w:rPr>
            <w:rFonts w:ascii="Times New Roman" w:hAnsi="Times New Roman" w:cs="Times New Roman"/>
          </w:rPr>
          <w:t>F</w:t>
        </w:r>
      </w:ins>
      <w:r w:rsidR="00F72739">
        <w:rPr>
          <w:rFonts w:ascii="Times New Roman" w:hAnsi="Times New Roman" w:cs="Times New Roman"/>
        </w:rPr>
        <w:t>ires</w:t>
      </w:r>
      <w:r w:rsidR="003E5D9A">
        <w:rPr>
          <w:rFonts w:ascii="Times New Roman" w:hAnsi="Times New Roman" w:cs="Times New Roman"/>
        </w:rPr>
        <w:t xml:space="preserve"> </w:t>
      </w:r>
      <w:ins w:id="218" w:author="Jens Stevens" w:date="2017-08-19T20:44:00Z">
        <w:r w:rsidR="003E5D9A">
          <w:rPr>
            <w:rFonts w:ascii="Times New Roman" w:hAnsi="Times New Roman" w:cs="Times New Roman"/>
          </w:rPr>
          <w:t xml:space="preserve">managed for suppression </w:t>
        </w:r>
      </w:ins>
      <w:r w:rsidR="00F72739">
        <w:rPr>
          <w:rFonts w:ascii="Times New Roman" w:hAnsi="Times New Roman" w:cs="Times New Roman"/>
        </w:rPr>
        <w:t xml:space="preserve">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w:t>
      </w:r>
      <w:r w:rsidR="00F72739">
        <w:rPr>
          <w:rFonts w:ascii="Times New Roman" w:hAnsi="Times New Roman" w:cs="Times New Roman"/>
        </w:rPr>
        <w:lastRenderedPageBreak/>
        <w:t>land</w:t>
      </w:r>
      <w:del w:id="219" w:author="Jens Stevens" w:date="2017-08-19T20:44:00Z">
        <w:r w:rsidR="00F72739" w:rsidDel="003E5D9A">
          <w:rPr>
            <w:rFonts w:ascii="Times New Roman" w:hAnsi="Times New Roman" w:cs="Times New Roman"/>
          </w:rPr>
          <w:delText>, even when suppression is the management objective</w:delText>
        </w:r>
      </w:del>
      <w:r w:rsidR="00F72739">
        <w:rPr>
          <w:rFonts w:ascii="Times New Roman" w:hAnsi="Times New Roman" w:cs="Times New Roman"/>
        </w:rPr>
        <w:t xml:space="preserve"> (Table 2)</w:t>
      </w:r>
      <w:ins w:id="220" w:author="Jens Stevens" w:date="2017-08-19T20:44:00Z">
        <w:r w:rsidR="003E5D9A">
          <w:rPr>
            <w:rFonts w:ascii="Times New Roman" w:hAnsi="Times New Roman" w:cs="Times New Roman"/>
          </w:rPr>
          <w:t>, which m</w:t>
        </w:r>
      </w:ins>
      <w:ins w:id="221" w:author="Jens Stevens" w:date="2017-08-19T20:45:00Z">
        <w:r w:rsidR="003E5D9A">
          <w:rPr>
            <w:rFonts w:ascii="Times New Roman" w:hAnsi="Times New Roman" w:cs="Times New Roman"/>
          </w:rPr>
          <w:t>ight</w:t>
        </w:r>
      </w:ins>
      <w:ins w:id="222" w:author="Jens Stevens" w:date="2017-08-19T20:44:00Z">
        <w:r w:rsidR="003E5D9A">
          <w:rPr>
            <w:rFonts w:ascii="Times New Roman" w:hAnsi="Times New Roman" w:cs="Times New Roman"/>
          </w:rPr>
          <w:t xml:space="preserve"> reflect the higher elevation of the three National Parks in the Sierra Nevada relative to the majority of National Forest land (Figure 1</w:t>
        </w:r>
      </w:ins>
      <w:ins w:id="223" w:author="Jens Stevens" w:date="2017-08-19T20:45:00Z">
        <w:r w:rsidR="003E5D9A">
          <w:rPr>
            <w:rFonts w:ascii="Times New Roman" w:hAnsi="Times New Roman" w:cs="Times New Roman"/>
          </w:rPr>
          <w:t xml:space="preserve">). </w:t>
        </w:r>
        <w:del w:id="224" w:author="Malcolm North" w:date="2017-08-26T07:54:00Z">
          <w:r w:rsidR="003E5D9A" w:rsidDel="00F948C1">
            <w:rPr>
              <w:rFonts w:ascii="Times New Roman" w:hAnsi="Times New Roman" w:cs="Times New Roman"/>
            </w:rPr>
            <w:delText>However, to the extent that geographic differences in management agencies are associated with differences in weather, t</w:delText>
          </w:r>
        </w:del>
      </w:ins>
      <w:ins w:id="225" w:author="Malcolm North" w:date="2017-08-26T07:54:00Z">
        <w:r w:rsidR="00F948C1">
          <w:rPr>
            <w:rFonts w:ascii="Times New Roman" w:hAnsi="Times New Roman" w:cs="Times New Roman"/>
          </w:rPr>
          <w:t>T</w:t>
        </w:r>
      </w:ins>
      <w:ins w:id="226" w:author="Jens Stevens" w:date="2017-08-19T20:45:00Z">
        <w:r w:rsidR="003E5D9A">
          <w:rPr>
            <w:rFonts w:ascii="Times New Roman" w:hAnsi="Times New Roman" w:cs="Times New Roman"/>
          </w:rPr>
          <w:t xml:space="preserve">hese results suggest </w:t>
        </w:r>
      </w:ins>
      <w:ins w:id="227" w:author="Malcolm North" w:date="2017-08-26T07:54:00Z">
        <w:r w:rsidR="00F948C1">
          <w:rPr>
            <w:rFonts w:ascii="Times New Roman" w:hAnsi="Times New Roman" w:cs="Times New Roman"/>
          </w:rPr>
          <w:t xml:space="preserve">there may be </w:t>
        </w:r>
      </w:ins>
      <w:ins w:id="228" w:author="Jens Stevens" w:date="2017-08-19T20:45:00Z">
        <w:r w:rsidR="003E5D9A">
          <w:rPr>
            <w:rFonts w:ascii="Times New Roman" w:hAnsi="Times New Roman" w:cs="Times New Roman"/>
          </w:rPr>
          <w:t xml:space="preserve">opportunities for increased fire use </w:t>
        </w:r>
      </w:ins>
      <w:ins w:id="229" w:author="Jens Stevens" w:date="2017-08-19T20:47:00Z">
        <w:r w:rsidR="003E5D9A">
          <w:rPr>
            <w:rFonts w:ascii="Times New Roman" w:hAnsi="Times New Roman" w:cs="Times New Roman"/>
          </w:rPr>
          <w:t xml:space="preserve">on Forest Service land </w:t>
        </w:r>
      </w:ins>
      <w:ins w:id="230" w:author="Jens Stevens" w:date="2017-08-19T20:45:00Z">
        <w:r w:rsidR="003E5D9A">
          <w:rPr>
            <w:rFonts w:ascii="Times New Roman" w:hAnsi="Times New Roman" w:cs="Times New Roman"/>
          </w:rPr>
          <w:t xml:space="preserve">during the </w:t>
        </w:r>
      </w:ins>
      <w:ins w:id="231" w:author="Jens Stevens" w:date="2017-08-19T20:46:00Z">
        <w:r w:rsidR="003E5D9A">
          <w:rPr>
            <w:rFonts w:ascii="Times New Roman" w:hAnsi="Times New Roman" w:cs="Times New Roman"/>
          </w:rPr>
          <w:t xml:space="preserve">spring and fall, when </w:t>
        </w:r>
      </w:ins>
      <w:ins w:id="232" w:author="Jens Stevens" w:date="2017-08-19T20:48:00Z">
        <w:r w:rsidR="003E5D9A">
          <w:rPr>
            <w:rFonts w:ascii="Times New Roman" w:hAnsi="Times New Roman" w:cs="Times New Roman"/>
          </w:rPr>
          <w:t>temperatures are lower</w:t>
        </w:r>
      </w:ins>
      <w:ins w:id="233" w:author="Jens Stevens" w:date="2017-08-19T20:46:00Z">
        <w:r w:rsidR="003E5D9A">
          <w:rPr>
            <w:rFonts w:ascii="Times New Roman" w:hAnsi="Times New Roman" w:cs="Times New Roman"/>
          </w:rPr>
          <w:t xml:space="preserve">, </w:t>
        </w:r>
        <w:del w:id="234" w:author="Malcolm North" w:date="2017-08-26T07:55:00Z">
          <w:r w:rsidR="003E5D9A" w:rsidDel="00F948C1">
            <w:rPr>
              <w:rFonts w:ascii="Times New Roman" w:hAnsi="Times New Roman" w:cs="Times New Roman"/>
            </w:rPr>
            <w:delText>in order to</w:delText>
          </w:r>
        </w:del>
      </w:ins>
      <w:ins w:id="235" w:author="Malcolm North" w:date="2017-08-26T07:55:00Z">
        <w:r w:rsidR="00F948C1">
          <w:rPr>
            <w:rFonts w:ascii="Times New Roman" w:hAnsi="Times New Roman" w:cs="Times New Roman"/>
          </w:rPr>
          <w:t>that would more closely</w:t>
        </w:r>
      </w:ins>
      <w:ins w:id="236" w:author="Jens Stevens" w:date="2017-08-19T20:46:00Z">
        <w:r w:rsidR="003E5D9A">
          <w:rPr>
            <w:rFonts w:ascii="Times New Roman" w:hAnsi="Times New Roman" w:cs="Times New Roman"/>
          </w:rPr>
          <w:t xml:space="preserve"> </w:t>
        </w:r>
      </w:ins>
      <w:ins w:id="237" w:author="Jens Stevens" w:date="2017-08-19T20:47:00Z">
        <w:r w:rsidR="003E5D9A">
          <w:rPr>
            <w:rFonts w:ascii="Times New Roman" w:hAnsi="Times New Roman" w:cs="Times New Roman"/>
          </w:rPr>
          <w:t>mimic the fine-grained stand-replacement patterns evident on National Parks land (Figure 1).</w:t>
        </w:r>
      </w:ins>
    </w:p>
    <w:p w14:paraId="4D887ABC" w14:textId="6DD37DC3" w:rsidR="00F72739" w:rsidRDefault="00363CA1" w:rsidP="00D45535">
      <w:pPr>
        <w:spacing w:line="480" w:lineRule="auto"/>
        <w:ind w:firstLine="720"/>
        <w:rPr>
          <w:rFonts w:ascii="Times New Roman" w:hAnsi="Times New Roman" w:cs="Times New Roman"/>
        </w:rPr>
      </w:pPr>
      <w:ins w:id="238" w:author="Brandon Collins" w:date="2017-08-25T14:46:00Z">
        <w:r>
          <w:rPr>
            <w:rFonts w:ascii="Times New Roman" w:hAnsi="Times New Roman" w:cs="Times New Roman"/>
          </w:rPr>
          <w:t xml:space="preserve">Although </w:t>
        </w:r>
      </w:ins>
      <w:ins w:id="239" w:author="Malcolm North" w:date="2017-08-26T07:58:00Z">
        <w:r w:rsidR="00F948C1">
          <w:rPr>
            <w:rFonts w:ascii="Times New Roman" w:hAnsi="Times New Roman" w:cs="Times New Roman"/>
          </w:rPr>
          <w:t xml:space="preserve">the influence of </w:t>
        </w:r>
      </w:ins>
      <w:ins w:id="240" w:author="Brandon Collins" w:date="2017-08-25T14:46:00Z">
        <w:r>
          <w:rPr>
            <w:rFonts w:ascii="Times New Roman" w:hAnsi="Times New Roman" w:cs="Times New Roman"/>
          </w:rPr>
          <w:t xml:space="preserve">“fuels” </w:t>
        </w:r>
      </w:ins>
      <w:ins w:id="241" w:author="Malcolm North" w:date="2017-08-26T07:58:00Z">
        <w:r w:rsidR="00F948C1">
          <w:rPr>
            <w:rFonts w:ascii="Times New Roman" w:hAnsi="Times New Roman" w:cs="Times New Roman"/>
          </w:rPr>
          <w:t>on SDC is</w:t>
        </w:r>
        <w:r w:rsidR="0053644A">
          <w:rPr>
            <w:rFonts w:ascii="Times New Roman" w:hAnsi="Times New Roman" w:cs="Times New Roman"/>
          </w:rPr>
          <w:t xml:space="preserve"> may be indirectly </w:t>
        </w:r>
      </w:ins>
      <w:ins w:id="242" w:author="Brandon Collins" w:date="2017-08-25T14:46:00Z">
        <w:del w:id="243" w:author="Malcolm North" w:date="2017-08-26T07:59:00Z">
          <w:r w:rsidDel="0053644A">
            <w:rPr>
              <w:rFonts w:ascii="Times New Roman" w:hAnsi="Times New Roman" w:cs="Times New Roman"/>
            </w:rPr>
            <w:delText xml:space="preserve">are somewhat </w:delText>
          </w:r>
        </w:del>
        <w:del w:id="244" w:author="Malcolm North" w:date="2017-08-26T08:00:00Z">
          <w:r w:rsidDel="0053644A">
            <w:rPr>
              <w:rFonts w:ascii="Times New Roman" w:hAnsi="Times New Roman" w:cs="Times New Roman"/>
            </w:rPr>
            <w:delText>captured</w:delText>
          </w:r>
        </w:del>
      </w:ins>
      <w:ins w:id="245" w:author="Malcolm North" w:date="2017-08-26T08:00:00Z">
        <w:r w:rsidR="0053644A">
          <w:rPr>
            <w:rFonts w:ascii="Times New Roman" w:hAnsi="Times New Roman" w:cs="Times New Roman"/>
          </w:rPr>
          <w:t>represented</w:t>
        </w:r>
      </w:ins>
      <w:ins w:id="246" w:author="Brandon Collins" w:date="2017-08-25T14:46:00Z">
        <w:r>
          <w:rPr>
            <w:rFonts w:ascii="Times New Roman" w:hAnsi="Times New Roman" w:cs="Times New Roman"/>
          </w:rPr>
          <w:t xml:space="preserve"> by our management class variable </w:t>
        </w:r>
        <w:del w:id="247" w:author="Malcolm North" w:date="2017-08-26T08:00:00Z">
          <w:r w:rsidDel="0053644A">
            <w:rPr>
              <w:rFonts w:ascii="Times New Roman" w:hAnsi="Times New Roman" w:cs="Times New Roman"/>
            </w:rPr>
            <w:delText>by their indirect</w:delText>
          </w:r>
        </w:del>
      </w:ins>
      <w:ins w:id="248" w:author="Malcolm North" w:date="2017-08-26T08:00:00Z">
        <w:r w:rsidR="0053644A">
          <w:rPr>
            <w:rFonts w:ascii="Times New Roman" w:hAnsi="Times New Roman" w:cs="Times New Roman"/>
          </w:rPr>
          <w:t>and its</w:t>
        </w:r>
      </w:ins>
      <w:ins w:id="249" w:author="Brandon Collins" w:date="2017-08-25T14:46:00Z">
        <w:r>
          <w:rPr>
            <w:rFonts w:ascii="Times New Roman" w:hAnsi="Times New Roman" w:cs="Times New Roman"/>
          </w:rPr>
          <w:t xml:space="preserve"> connection with forest management history, relevant fuel characterizations are largely lacking the spatial and temporal resolution that are available for weather variables. Despite this</w:t>
        </w:r>
      </w:ins>
      <w:ins w:id="250" w:author="Malcolm North" w:date="2017-08-26T08:00:00Z">
        <w:r w:rsidR="0053644A">
          <w:rPr>
            <w:rFonts w:ascii="Times New Roman" w:hAnsi="Times New Roman" w:cs="Times New Roman"/>
          </w:rPr>
          <w:t xml:space="preserve"> limitation</w:t>
        </w:r>
      </w:ins>
      <w:del w:id="251" w:author="Brandon Collins" w:date="2017-08-25T14:47:00Z">
        <w:r w:rsidR="00A66A32" w:rsidDel="00363CA1">
          <w:rPr>
            <w:rFonts w:ascii="Times New Roman" w:hAnsi="Times New Roman" w:cs="Times New Roman"/>
          </w:rPr>
          <w:delText>While we do not account for fuels directly in our analysis</w:delText>
        </w:r>
      </w:del>
      <w:r w:rsidR="00A66A32">
        <w:rPr>
          <w:rFonts w:ascii="Times New Roman" w:hAnsi="Times New Roman" w:cs="Times New Roman"/>
        </w:rPr>
        <w:t xml:space="preserve">, several lines of evidence suggest that increased fuel loads are associated with </w:t>
      </w:r>
      <w:r w:rsidR="00EC5101">
        <w:rPr>
          <w:rFonts w:ascii="Times New Roman" w:hAnsi="Times New Roman" w:cs="Times New Roman"/>
        </w:rPr>
        <w:t xml:space="preserve">smaller </w:t>
      </w:r>
      <w:r w:rsidR="00A66A32">
        <w:rPr>
          <w:rFonts w:ascii="Times New Roman" w:hAnsi="Times New Roman" w:cs="Times New Roman"/>
        </w:rPr>
        <w:t xml:space="preserve">SDC values. The trend towards </w:t>
      </w:r>
      <w:r w:rsidR="00EC5101">
        <w:rPr>
          <w:rFonts w:ascii="Times New Roman" w:hAnsi="Times New Roman" w:cs="Times New Roman"/>
        </w:rPr>
        <w:t>smaller</w:t>
      </w:r>
      <w:r w:rsidR="00A66A32">
        <w:rPr>
          <w:rFonts w:ascii="Times New Roman" w:hAnsi="Times New Roman" w:cs="Times New Roman"/>
        </w:rPr>
        <w:t xml:space="preserve"> SDC values over time may </w:t>
      </w:r>
      <w:r w:rsidR="00EC5101">
        <w:rPr>
          <w:rFonts w:ascii="Times New Roman" w:hAnsi="Times New Roman" w:cs="Times New Roman"/>
        </w:rPr>
        <w:t>reflect</w:t>
      </w:r>
      <w:r w:rsidR="00A66A32">
        <w:rPr>
          <w:rFonts w:ascii="Times New Roman" w:hAnsi="Times New Roman" w:cs="Times New Roman"/>
        </w:rPr>
        <w:t xml:space="preserve"> the effect of fire suppression and associated fuel accumulation</w:t>
      </w:r>
      <w:ins w:id="252" w:author="Malcolm North" w:date="2017-08-26T08:01:00Z">
        <w:r w:rsidR="0053644A">
          <w:rPr>
            <w:rFonts w:ascii="Times New Roman" w:hAnsi="Times New Roman" w:cs="Times New Roman"/>
          </w:rPr>
          <w:t>. However</w:t>
        </w:r>
      </w:ins>
      <w:r w:rsidR="00BD0C1E">
        <w:rPr>
          <w:rFonts w:ascii="Times New Roman" w:hAnsi="Times New Roman" w:cs="Times New Roman"/>
        </w:rPr>
        <w:t xml:space="preserve">, </w:t>
      </w:r>
      <w:del w:id="253" w:author="Malcolm North" w:date="2017-08-26T08:01:00Z">
        <w:r w:rsidR="00BD0C1E" w:rsidDel="0053644A">
          <w:rPr>
            <w:rFonts w:ascii="Times New Roman" w:hAnsi="Times New Roman" w:cs="Times New Roman"/>
          </w:rPr>
          <w:delText xml:space="preserve">but </w:delText>
        </w:r>
      </w:del>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w:t>
      </w:r>
      <w:ins w:id="254" w:author="Malcolm North" w:date="2017-08-26T08:01:00Z">
        <w:r w:rsidR="0053644A">
          <w:rPr>
            <w:rFonts w:ascii="Times New Roman" w:hAnsi="Times New Roman" w:cs="Times New Roman"/>
          </w:rPr>
          <w:t xml:space="preserve">the </w:t>
        </w:r>
      </w:ins>
      <w:r w:rsidR="001955A3">
        <w:rPr>
          <w:rFonts w:ascii="Times New Roman" w:hAnsi="Times New Roman" w:cs="Times New Roman"/>
        </w:rPr>
        <w:t>winter 2011-</w:t>
      </w:r>
      <w:r w:rsidR="00BD0C1E">
        <w:rPr>
          <w:rFonts w:ascii="Times New Roman" w:hAnsi="Times New Roman" w:cs="Times New Roman"/>
        </w:rPr>
        <w:t>2012</w:t>
      </w:r>
      <w:r w:rsidR="00E452A3">
        <w:rPr>
          <w:rFonts w:ascii="Times New Roman" w:hAnsi="Times New Roman" w:cs="Times New Roman"/>
        </w:rPr>
        <w:t xml:space="preserve"> through </w:t>
      </w:r>
      <w:ins w:id="255" w:author="Malcolm North" w:date="2017-08-26T08:02:00Z">
        <w:r w:rsidR="0053644A">
          <w:rPr>
            <w:rFonts w:ascii="Times New Roman" w:hAnsi="Times New Roman" w:cs="Times New Roman"/>
          </w:rPr>
          <w:t xml:space="preserve">the </w:t>
        </w:r>
      </w:ins>
      <w:r w:rsidR="001955A3">
        <w:rPr>
          <w:rFonts w:ascii="Times New Roman" w:hAnsi="Times New Roman" w:cs="Times New Roman"/>
        </w:rPr>
        <w:t>winter 2014-</w:t>
      </w:r>
      <w:r w:rsidR="00BD0C1E">
        <w:rPr>
          <w:rFonts w:ascii="Times New Roman" w:hAnsi="Times New Roman" w:cs="Times New Roman"/>
        </w:rPr>
        <w:t>2015</w:t>
      </w:r>
      <w:r w:rsidR="001955A3">
        <w:rPr>
          <w:rFonts w:ascii="Times New Roman" w:hAnsi="Times New Roman" w:cs="Times New Roman"/>
        </w:rPr>
        <w:t xml:space="preserve"> </w:t>
      </w:r>
      <w:r w:rsidR="001955A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Young&lt;/Author&gt;&lt;Year&gt;2017&lt;/Year&gt;&lt;RecNum&gt;3349&lt;/RecNum&gt;&lt;DisplayText&gt;(Young&lt;style face="italic"&gt; et al.&lt;/style&gt;, 2017)&lt;/DisplayText&gt;&lt;record&gt;&lt;rec-number&gt;3349&lt;/rec-number&gt;&lt;foreign-keys&gt;&lt;key app="EN" db-id="w0ppaavf8t2zvwe9f0oxa5rcervz0wedp050" timestamp="1482420574"&gt;3349&lt;/key&gt;&lt;/foreign-keys&gt;&lt;ref-type name="Journal Article"&gt;17&lt;/ref-type&gt;&lt;contributors&gt;&lt;authors&gt;&lt;author&gt;Young, Derek J. N.&lt;/author&gt;&lt;author&gt;Stevens, Jens T.&lt;/author&gt;&lt;author&gt;Earles, J. Mason&lt;/author&gt;&lt;author&gt;Moore, Jeffrey&lt;/author&gt;&lt;author&gt;Ellis, Adam&lt;/author&gt;&lt;author&gt;Jirka, Amy L.&lt;/author&gt;&lt;author&gt;Latimer, Andrew M.&lt;/author&gt;&lt;/authors&gt;&lt;/contributors&gt;&lt;titles&gt;&lt;title&gt;Long-term climate and competition explain forest mortality patterns under extreme drought&lt;/title&gt;&lt;secondary-title&gt;Ecology Letters&lt;/secondary-title&gt;&lt;/titles&gt;&lt;periodical&gt;&lt;full-title&gt;Ecology Letters&lt;/full-title&gt;&lt;abbr-1&gt;Ecol. Lett.&lt;/abbr-1&gt;&lt;abbr-2&gt;Ecol Lett&lt;/abbr-2&gt;&lt;/periodical&gt;&lt;pages&gt;78-86&lt;/pages&gt;&lt;volume&gt;20&lt;/volume&gt;&lt;number&gt;1&lt;/number&gt;&lt;keywords&gt;&lt;keyword&gt;California&lt;/keyword&gt;&lt;keyword&gt;climate&lt;/keyword&gt;&lt;keyword&gt;climatic water deficit&lt;/keyword&gt;&lt;keyword&gt;competition&lt;/keyword&gt;&lt;keyword&gt;drought&lt;/keyword&gt;&lt;keyword&gt;forest&lt;/keyword&gt;&lt;keyword&gt;mortality&lt;/keyword&gt;&lt;keyword&gt;stress&lt;/keyword&gt;&lt;keyword&gt;tree&lt;/keyword&gt;&lt;/keywords&gt;&lt;dates&gt;&lt;year&gt;2017&lt;/year&gt;&lt;/dates&gt;&lt;isbn&gt;1461-0248&lt;/isbn&gt;&lt;urls&gt;&lt;related-urls&gt;&lt;url&gt;http://dx.doi.org/10.1111/ele.12711&lt;/url&gt;&lt;/related-urls&gt;&lt;/urls&gt;&lt;electronic-resource-num&gt;10.1111/ele.12711&lt;/electronic-resource-num&gt;&lt;/record&gt;&lt;/Cite&gt;&lt;/EndNote&gt;</w:instrText>
      </w:r>
      <w:r w:rsidR="001955A3">
        <w:rPr>
          <w:rFonts w:ascii="Times New Roman" w:hAnsi="Times New Roman" w:cs="Times New Roman"/>
        </w:rPr>
        <w:fldChar w:fldCharType="separate"/>
      </w:r>
      <w:r w:rsidR="00BD2BAD">
        <w:rPr>
          <w:rFonts w:ascii="Times New Roman" w:hAnsi="Times New Roman" w:cs="Times New Roman"/>
          <w:noProof/>
        </w:rPr>
        <w:t>(</w:t>
      </w:r>
      <w:hyperlink w:anchor="_ENREF_57" w:tooltip="Young, 2017 #3349" w:history="1">
        <w:r w:rsidR="001703BE">
          <w:rPr>
            <w:rFonts w:ascii="Times New Roman" w:hAnsi="Times New Roman" w:cs="Times New Roman"/>
            <w:noProof/>
          </w:rPr>
          <w:t>Young</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1955A3">
        <w:rPr>
          <w:rFonts w:ascii="Times New Roman" w:hAnsi="Times New Roman" w:cs="Times New Roman"/>
        </w:rPr>
        <w:fldChar w:fldCharType="end"/>
      </w:r>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w:t>
      </w:r>
      <w:ins w:id="256" w:author="Malcolm North" w:date="2017-08-26T08:02:00Z">
        <w:r w:rsidR="0053644A">
          <w:rPr>
            <w:rFonts w:ascii="Times New Roman" w:hAnsi="Times New Roman" w:cs="Times New Roman"/>
          </w:rPr>
          <w:t>is</w:t>
        </w:r>
      </w:ins>
      <w:del w:id="257" w:author="Malcolm North" w:date="2017-08-26T08:02:00Z">
        <w:r w:rsidR="00EC5101" w:rsidDel="0053644A">
          <w:rPr>
            <w:rFonts w:ascii="Times New Roman" w:hAnsi="Times New Roman" w:cs="Times New Roman"/>
          </w:rPr>
          <w:delText>e</w:delText>
        </w:r>
      </w:del>
      <w:r w:rsidR="00EC5101">
        <w:rPr>
          <w:rFonts w:ascii="Times New Roman" w:hAnsi="Times New Roman" w:cs="Times New Roman"/>
        </w:rPr>
        <w:t xml:space="preserve"> trend</w:t>
      </w:r>
      <w:r w:rsidR="00A66A32">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w:t>
      </w:r>
      <w:r w:rsidR="001955A3">
        <w:rPr>
          <w:rFonts w:ascii="Times New Roman" w:hAnsi="Times New Roman" w:cs="Times New Roman"/>
        </w:rPr>
        <w:t xml:space="preserve"> based on burn-period temperatures</w:t>
      </w:r>
      <w:r w:rsidR="00AF50AA">
        <w:rPr>
          <w:rFonts w:ascii="Times New Roman" w:hAnsi="Times New Roman" w:cs="Times New Roman"/>
        </w:rPr>
        <w:t xml:space="preserve">, and only one (2012) was among the six highest burn index years (Figure </w:t>
      </w:r>
      <w:ins w:id="258" w:author="Miller, Jay D -FS" w:date="2017-08-25T08:56:00Z">
        <w:r w:rsidR="00FF5FC2">
          <w:rPr>
            <w:rFonts w:ascii="Times New Roman" w:hAnsi="Times New Roman" w:cs="Times New Roman"/>
          </w:rPr>
          <w:t>4</w:t>
        </w:r>
      </w:ins>
      <w:del w:id="259" w:author="Miller, Jay D -FS" w:date="2017-08-25T08:56:00Z">
        <w:r w:rsidR="00AF50AA" w:rsidDel="00FF5FC2">
          <w:rPr>
            <w:rFonts w:ascii="Times New Roman" w:hAnsi="Times New Roman" w:cs="Times New Roman"/>
          </w:rPr>
          <w:delText>3</w:delText>
        </w:r>
      </w:del>
      <w:r w:rsidR="00AF50AA">
        <w:rPr>
          <w:rFonts w:ascii="Times New Roman" w:hAnsi="Times New Roman" w:cs="Times New Roman"/>
        </w:rPr>
        <w:t xml:space="preserve">). Our </w:t>
      </w:r>
      <w:r w:rsidR="00AF50AA">
        <w:rPr>
          <w:rFonts w:ascii="Times New Roman" w:hAnsi="Times New Roman" w:cs="Times New Roman"/>
        </w:rPr>
        <w:lastRenderedPageBreak/>
        <w:t>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w:t>
      </w:r>
      <w:del w:id="260" w:author="Jens Stevens" w:date="2017-08-19T20:49:00Z">
        <w:r w:rsidR="00AF50AA" w:rsidDel="003E5D9A">
          <w:rPr>
            <w:rFonts w:ascii="Times New Roman" w:hAnsi="Times New Roman" w:cs="Times New Roman"/>
          </w:rPr>
          <w:delText>2</w:delText>
        </w:r>
      </w:del>
      <w:ins w:id="261" w:author="Jens Stevens" w:date="2017-08-19T20:49:00Z">
        <w:r w:rsidR="003E5D9A">
          <w:rPr>
            <w:rFonts w:ascii="Times New Roman" w:hAnsi="Times New Roman" w:cs="Times New Roman"/>
          </w:rPr>
          <w:t>3</w:t>
        </w:r>
      </w:ins>
      <w:r w:rsidR="00AF50AA">
        <w:rPr>
          <w:rFonts w:ascii="Times New Roman" w:hAnsi="Times New Roman" w:cs="Times New Roman"/>
        </w:rPr>
        <w:t xml:space="preserve">). </w:t>
      </w:r>
      <w:del w:id="262" w:author="Malcolm North" w:date="2017-08-26T08:03:00Z">
        <w:r w:rsidR="00AF50AA" w:rsidDel="0053644A">
          <w:rPr>
            <w:rFonts w:ascii="Times New Roman" w:hAnsi="Times New Roman" w:cs="Times New Roman"/>
          </w:rPr>
          <w:delText xml:space="preserve">Furthermore, </w:delText>
        </w:r>
        <w:r w:rsidR="00EC5101" w:rsidDel="0053644A">
          <w:rPr>
            <w:rFonts w:ascii="Times New Roman" w:hAnsi="Times New Roman" w:cs="Times New Roman"/>
          </w:rPr>
          <w:delText>s</w:delText>
        </w:r>
      </w:del>
      <w:ins w:id="263" w:author="Malcolm North" w:date="2017-08-26T08:03:00Z">
        <w:r w:rsidR="0053644A">
          <w:rPr>
            <w:rFonts w:ascii="Times New Roman" w:hAnsi="Times New Roman" w:cs="Times New Roman"/>
          </w:rPr>
          <w:t>S</w:t>
        </w:r>
      </w:ins>
      <w:r w:rsidR="00EC5101">
        <w:rPr>
          <w:rFonts w:ascii="Times New Roman" w:hAnsi="Times New Roman" w:cs="Times New Roman"/>
        </w:rPr>
        <w:t xml:space="preserve">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w:t>
      </w:r>
      <w:ins w:id="264" w:author="Malcolm North" w:date="2017-08-26T08:03:00Z">
        <w:r w:rsidR="0053644A">
          <w:rPr>
            <w:rFonts w:ascii="Times New Roman" w:hAnsi="Times New Roman" w:cs="Times New Roman"/>
          </w:rPr>
          <w:t>compared to</w:t>
        </w:r>
      </w:ins>
      <w:del w:id="265" w:author="Malcolm North" w:date="2017-08-26T08:03:00Z">
        <w:r w:rsidR="00AF50AA" w:rsidDel="0053644A">
          <w:rPr>
            <w:rFonts w:ascii="Times New Roman" w:hAnsi="Times New Roman" w:cs="Times New Roman"/>
          </w:rPr>
          <w:delText>than</w:delText>
        </w:r>
      </w:del>
      <w:r w:rsidR="00AF50AA">
        <w:rPr>
          <w:rFonts w:ascii="Times New Roman" w:hAnsi="Times New Roman" w:cs="Times New Roman"/>
        </w:rPr>
        <w:t xml:space="preserve"> the </w:t>
      </w:r>
      <w:r w:rsidR="00ED03C6">
        <w:rPr>
          <w:rFonts w:ascii="Times New Roman" w:hAnsi="Times New Roman" w:cs="Times New Roman"/>
        </w:rPr>
        <w:t>NPS</w:t>
      </w:r>
      <w:r w:rsidR="00AF50AA">
        <w:rPr>
          <w:rFonts w:ascii="Times New Roman" w:hAnsi="Times New Roman" w:cs="Times New Roman"/>
        </w:rPr>
        <w:t xml:space="preserve"> after controlling for weather (</w:t>
      </w:r>
      <w:r w:rsidR="001955A3">
        <w:rPr>
          <w:rFonts w:ascii="Times New Roman" w:hAnsi="Times New Roman" w:cs="Times New Roman"/>
        </w:rPr>
        <w:t>Table 1</w:t>
      </w:r>
      <w:r w:rsidR="00AF50AA">
        <w:rPr>
          <w:rFonts w:ascii="Times New Roman" w:hAnsi="Times New Roman" w:cs="Times New Roman"/>
        </w:rPr>
        <w:t>)</w:t>
      </w:r>
      <w:ins w:id="266" w:author="Malcolm North" w:date="2017-08-26T08:03:00Z">
        <w:r w:rsidR="0053644A">
          <w:rPr>
            <w:rFonts w:ascii="Times New Roman" w:hAnsi="Times New Roman" w:cs="Times New Roman"/>
          </w:rPr>
          <w:t>,</w:t>
        </w:r>
      </w:ins>
      <w:r w:rsidR="00AF50AA">
        <w:rPr>
          <w:rFonts w:ascii="Times New Roman" w:hAnsi="Times New Roman" w:cs="Times New Roman"/>
        </w:rPr>
        <w:t xml:space="preserve">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BD2BAD">
        <w:rPr>
          <w:rFonts w:ascii="Times New Roman" w:hAnsi="Times New Roman" w:cs="Times New Roman"/>
          <w:noProof/>
        </w:rPr>
        <w:t>(</w:t>
      </w:r>
      <w:hyperlink w:anchor="_ENREF_27" w:tooltip="Miller, 2012 #2190"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a</w:t>
        </w:r>
      </w:hyperlink>
      <w:r w:rsidR="00BD2BAD">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BD2BAD">
        <w:rPr>
          <w:rFonts w:ascii="Times New Roman" w:hAnsi="Times New Roman" w:cs="Times New Roman"/>
          <w:noProof/>
        </w:rPr>
        <w:t>(</w:t>
      </w:r>
      <w:hyperlink w:anchor="_ENREF_54" w:tooltip="van Wagtendonk, 2007 #3465" w:history="1">
        <w:r w:rsidR="001703BE">
          <w:rPr>
            <w:rFonts w:ascii="Times New Roman" w:hAnsi="Times New Roman" w:cs="Times New Roman"/>
            <w:noProof/>
          </w:rPr>
          <w:t>van Wagtendonk, 2007</w:t>
        </w:r>
      </w:hyperlink>
      <w:r w:rsidR="00BD2BAD">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7671DF4D" w:rsidR="00762F2F" w:rsidRDefault="00762F2F" w:rsidP="00D45535">
      <w:pPr>
        <w:spacing w:line="480" w:lineRule="auto"/>
        <w:ind w:firstLine="720"/>
        <w:rPr>
          <w:rFonts w:ascii="Times New Roman" w:hAnsi="Times New Roman" w:cs="Times New Roman"/>
        </w:rPr>
      </w:pPr>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51" w:tooltip="Taylor, 2003 #1090" w:history="1">
        <w:r w:rsidR="001703BE">
          <w:rPr>
            <w:rFonts w:ascii="Times New Roman" w:hAnsi="Times New Roman" w:cs="Times New Roman"/>
            <w:noProof/>
          </w:rPr>
          <w:t>Taylor and Skinner, 2003</w:t>
        </w:r>
      </w:hyperlink>
      <w:r w:rsidR="00BD2BAD">
        <w:rPr>
          <w:rFonts w:ascii="Times New Roman" w:hAnsi="Times New Roman" w:cs="Times New Roman"/>
          <w:noProof/>
        </w:rPr>
        <w:t xml:space="preserve">; </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 xml:space="preserve">; </w:t>
      </w:r>
      <w:hyperlink w:anchor="_ENREF_11" w:tooltip="Harris, 2015 #2748" w:history="1">
        <w:r w:rsidR="001703BE">
          <w:rPr>
            <w:rFonts w:ascii="Times New Roman" w:hAnsi="Times New Roman" w:cs="Times New Roman"/>
            <w:noProof/>
          </w:rPr>
          <w:t>Harris and Taylor, 2015</w:t>
        </w:r>
      </w:hyperlink>
      <w:r w:rsidR="00BD2BAD">
        <w:rPr>
          <w:rFonts w:ascii="Times New Roman" w:hAnsi="Times New Roman" w:cs="Times New Roman"/>
          <w:noProof/>
        </w:rPr>
        <w:t xml:space="preserve">; </w:t>
      </w:r>
      <w:hyperlink w:anchor="_ENREF_10" w:tooltip="Estes, 2017 #3469" w:history="1">
        <w:r w:rsidR="001703BE">
          <w:rPr>
            <w:rFonts w:ascii="Times New Roman" w:hAnsi="Times New Roman" w:cs="Times New Roman"/>
            <w:noProof/>
          </w:rPr>
          <w:t>Est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BD2BAD">
        <w:rPr>
          <w:rFonts w:ascii="Times New Roman" w:hAnsi="Times New Roman" w:cs="Times New Roman"/>
          <w:noProof/>
        </w:rPr>
        <w:t>(</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BD2BAD">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w:t>
      </w:r>
      <w:del w:id="267" w:author="Jens Stevens" w:date="2017-08-16T18:55:00Z">
        <w:r w:rsidR="003A0ABB" w:rsidDel="0050673F">
          <w:rPr>
            <w:rFonts w:ascii="Times New Roman" w:hAnsi="Times New Roman" w:cs="Times New Roman"/>
          </w:rPr>
          <w:delText xml:space="preserve">smaller </w:delText>
        </w:r>
      </w:del>
      <w:ins w:id="268" w:author="Jens Stevens" w:date="2017-08-16T18:55:00Z">
        <w:r w:rsidR="0050673F">
          <w:rPr>
            <w:rFonts w:ascii="Times New Roman" w:hAnsi="Times New Roman" w:cs="Times New Roman"/>
          </w:rPr>
          <w:t xml:space="preserve">larger </w:t>
        </w:r>
      </w:ins>
      <w:r w:rsidR="003A0ABB">
        <w:rPr>
          <w:rFonts w:ascii="Times New Roman" w:hAnsi="Times New Roman" w:cs="Times New Roman"/>
        </w:rPr>
        <w:t xml:space="preserve">SDC values (N=18, Figure </w:t>
      </w:r>
      <w:del w:id="269" w:author="Jens Stevens" w:date="2017-08-19T20:50:00Z">
        <w:r w:rsidR="006A4C04" w:rsidDel="003E5D9A">
          <w:rPr>
            <w:rFonts w:ascii="Times New Roman" w:hAnsi="Times New Roman" w:cs="Times New Roman"/>
          </w:rPr>
          <w:delText>1</w:delText>
        </w:r>
      </w:del>
      <w:ins w:id="270" w:author="Jens Stevens" w:date="2017-08-19T20:50:00Z">
        <w:r w:rsidR="003E5D9A">
          <w:rPr>
            <w:rFonts w:ascii="Times New Roman" w:hAnsi="Times New Roman" w:cs="Times New Roman"/>
          </w:rPr>
          <w:t>2</w:t>
        </w:r>
      </w:ins>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around the Klamath Mountains, with a majority (N=10) occurring in 1987, a particularly warm year (Figure </w:t>
      </w:r>
      <w:del w:id="271" w:author="Jens Stevens" w:date="2017-08-19T20:50:00Z">
        <w:r w:rsidR="003A0ABB" w:rsidDel="003E5D9A">
          <w:rPr>
            <w:rFonts w:ascii="Times New Roman" w:hAnsi="Times New Roman" w:cs="Times New Roman"/>
          </w:rPr>
          <w:delText>3</w:delText>
        </w:r>
      </w:del>
      <w:ins w:id="272" w:author="Jens Stevens" w:date="2017-08-19T20:50:00Z">
        <w:r w:rsidR="003E5D9A">
          <w:rPr>
            <w:rFonts w:ascii="Times New Roman" w:hAnsi="Times New Roman" w:cs="Times New Roman"/>
          </w:rPr>
          <w:t>4</w:t>
        </w:r>
      </w:ins>
      <w:r w:rsidR="003A0ABB">
        <w:rPr>
          <w:rFonts w:ascii="Times New Roman" w:hAnsi="Times New Roman" w:cs="Times New Roman"/>
        </w:rPr>
        <w:t xml:space="preserve">)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w:t>
      </w:r>
      <w:proofErr w:type="spellStart"/>
      <w:r w:rsidR="00AE7BFB">
        <w:rPr>
          <w:rFonts w:ascii="Times New Roman" w:hAnsi="Times New Roman" w:cs="Times New Roman"/>
        </w:rPr>
        <w:t>ridgetops</w:t>
      </w:r>
      <w:proofErr w:type="spellEnd"/>
      <w:r w:rsidR="00AE7BFB">
        <w:rPr>
          <w:rFonts w:ascii="Times New Roman" w:hAnsi="Times New Roman" w:cs="Times New Roman"/>
        </w:rPr>
        <w:t xml:space="preserve"> </w:t>
      </w:r>
      <w:r w:rsidR="00AE7BFB">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BD2BAD">
        <w:rPr>
          <w:rFonts w:ascii="Times New Roman" w:hAnsi="Times New Roman" w:cs="Times New Roman"/>
          <w:noProof/>
        </w:rPr>
        <w:t>(</w:t>
      </w:r>
      <w:hyperlink w:anchor="_ENREF_40" w:tooltip="Robock, 1988 #3468" w:history="1">
        <w:r w:rsidR="001703BE">
          <w:rPr>
            <w:rFonts w:ascii="Times New Roman" w:hAnsi="Times New Roman" w:cs="Times New Roman"/>
            <w:noProof/>
          </w:rPr>
          <w:t>Robock, 1988</w:t>
        </w:r>
      </w:hyperlink>
      <w:r w:rsidR="00BD2BAD">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BD2BAD">
        <w:rPr>
          <w:rFonts w:ascii="Times New Roman" w:hAnsi="Times New Roman" w:cs="Times New Roman"/>
          <w:noProof/>
        </w:rPr>
        <w:t>(</w:t>
      </w:r>
      <w:hyperlink w:anchor="_ENREF_40" w:tooltip="Robock, 1988 #3468" w:history="1">
        <w:r w:rsidR="001703BE">
          <w:rPr>
            <w:rFonts w:ascii="Times New Roman" w:hAnsi="Times New Roman" w:cs="Times New Roman"/>
            <w:noProof/>
          </w:rPr>
          <w:t>Robock, 1988</w:t>
        </w:r>
      </w:hyperlink>
      <w:r w:rsidR="00BD2BAD">
        <w:rPr>
          <w:rFonts w:ascii="Times New Roman" w:hAnsi="Times New Roman" w:cs="Times New Roman"/>
          <w:noProof/>
        </w:rPr>
        <w:t xml:space="preserve">; </w:t>
      </w:r>
      <w:hyperlink w:anchor="_ENREF_10" w:tooltip="Estes, 2017 #3469" w:history="1">
        <w:r w:rsidR="001703BE">
          <w:rPr>
            <w:rFonts w:ascii="Times New Roman" w:hAnsi="Times New Roman" w:cs="Times New Roman"/>
            <w:noProof/>
          </w:rPr>
          <w:t>Est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7</w:t>
        </w:r>
      </w:hyperlink>
      <w:r w:rsidR="00BD2BAD">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ins w:id="273" w:author="Jens Stevens" w:date="2017-08-16T18:25:00Z">
        <w:r w:rsidR="00351EAB">
          <w:rPr>
            <w:rFonts w:ascii="Times New Roman" w:hAnsi="Times New Roman" w:cs="Times New Roman"/>
          </w:rPr>
          <w:t xml:space="preserve"> The topographic complexity of the Klamath Mountains may also explain why we did not see a significant decrease in SDC over time in that region, but we did see a significant decrease in the Sierra Nevada</w:t>
        </w:r>
      </w:ins>
      <w:r w:rsidR="00351EAB">
        <w:rPr>
          <w:rFonts w:ascii="Times New Roman" w:hAnsi="Times New Roman" w:cs="Times New Roman"/>
        </w:rPr>
        <w:t xml:space="preserve"> </w: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 </w:instrText>
      </w:r>
      <w:r w:rsidR="00351EAB">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351EAB">
        <w:rPr>
          <w:rFonts w:ascii="Times New Roman" w:hAnsi="Times New Roman" w:cs="Times New Roman"/>
        </w:rPr>
        <w:instrText xml:space="preserve"> ADDIN EN.CITE.DATA </w:instrText>
      </w:r>
      <w:r w:rsidR="00351EAB">
        <w:rPr>
          <w:rFonts w:ascii="Times New Roman" w:hAnsi="Times New Roman" w:cs="Times New Roman"/>
        </w:rPr>
      </w:r>
      <w:r w:rsidR="00351EAB">
        <w:rPr>
          <w:rFonts w:ascii="Times New Roman" w:hAnsi="Times New Roman" w:cs="Times New Roman"/>
        </w:rPr>
        <w:fldChar w:fldCharType="end"/>
      </w:r>
      <w:r w:rsidR="00351EAB">
        <w:rPr>
          <w:rFonts w:ascii="Times New Roman" w:hAnsi="Times New Roman" w:cs="Times New Roman"/>
        </w:rPr>
      </w:r>
      <w:r w:rsidR="00351EAB">
        <w:rPr>
          <w:rFonts w:ascii="Times New Roman" w:hAnsi="Times New Roman" w:cs="Times New Roman"/>
        </w:rPr>
        <w:fldChar w:fldCharType="separate"/>
      </w:r>
      <w:r w:rsidR="00351EAB">
        <w:rPr>
          <w:rFonts w:ascii="Times New Roman" w:hAnsi="Times New Roman" w:cs="Times New Roman"/>
          <w:noProof/>
        </w:rPr>
        <w:t>(</w:t>
      </w:r>
      <w:hyperlink w:anchor="_ENREF_30" w:tooltip="Miller, 2012 #1699" w:history="1">
        <w:r w:rsidR="001703BE">
          <w:rPr>
            <w:rFonts w:ascii="Times New Roman" w:hAnsi="Times New Roman" w:cs="Times New Roman"/>
            <w:noProof/>
          </w:rPr>
          <w:t>Miller and Safford, 2012</w:t>
        </w:r>
      </w:hyperlink>
      <w:r w:rsidR="00351EAB">
        <w:rPr>
          <w:rFonts w:ascii="Times New Roman" w:hAnsi="Times New Roman" w:cs="Times New Roman"/>
          <w:noProof/>
        </w:rPr>
        <w:t xml:space="preserve">; </w:t>
      </w:r>
      <w:hyperlink w:anchor="_ENREF_32" w:tooltip="Miller, 2012 #1123" w:history="1">
        <w:r w:rsidR="001703BE">
          <w:rPr>
            <w:rFonts w:ascii="Times New Roman" w:hAnsi="Times New Roman" w:cs="Times New Roman"/>
            <w:noProof/>
          </w:rPr>
          <w:t>Miller</w:t>
        </w:r>
        <w:r w:rsidR="001703BE" w:rsidRPr="00BD2BAD">
          <w:rPr>
            <w:rFonts w:ascii="Times New Roman" w:hAnsi="Times New Roman" w:cs="Times New Roman"/>
            <w:i/>
            <w:noProof/>
          </w:rPr>
          <w:t xml:space="preserve"> et al.</w:t>
        </w:r>
        <w:r w:rsidR="001703BE">
          <w:rPr>
            <w:rFonts w:ascii="Times New Roman" w:hAnsi="Times New Roman" w:cs="Times New Roman"/>
            <w:noProof/>
          </w:rPr>
          <w:t>, 2012b</w:t>
        </w:r>
      </w:hyperlink>
      <w:r w:rsidR="00351EAB">
        <w:rPr>
          <w:rFonts w:ascii="Times New Roman" w:hAnsi="Times New Roman" w:cs="Times New Roman"/>
          <w:noProof/>
        </w:rPr>
        <w:t>)</w:t>
      </w:r>
      <w:r w:rsidR="00351EAB">
        <w:rPr>
          <w:rFonts w:ascii="Times New Roman" w:hAnsi="Times New Roman" w:cs="Times New Roman"/>
        </w:rPr>
        <w:fldChar w:fldCharType="end"/>
      </w:r>
      <w:ins w:id="274" w:author="Jens Stevens" w:date="2017-08-16T18:26:00Z">
        <w:r w:rsidR="00351EAB">
          <w:rPr>
            <w:rFonts w:ascii="Times New Roman" w:hAnsi="Times New Roman" w:cs="Times New Roman"/>
          </w:rPr>
          <w:t>.</w:t>
        </w:r>
      </w:ins>
    </w:p>
    <w:p w14:paraId="6D4247AE" w14:textId="058698A2" w:rsidR="000C2E98" w:rsidRDefault="001955A3" w:rsidP="00D45535">
      <w:pPr>
        <w:spacing w:line="480" w:lineRule="auto"/>
        <w:ind w:firstLine="720"/>
        <w:rPr>
          <w:ins w:id="275" w:author="Jens Stevens" w:date="2017-08-16T19:25:00Z"/>
          <w:rFonts w:ascii="Times New Roman" w:hAnsi="Times New Roman" w:cs="Times New Roman"/>
        </w:rPr>
      </w:pPr>
      <w:r>
        <w:rPr>
          <w:rFonts w:ascii="Times New Roman" w:hAnsi="Times New Roman" w:cs="Times New Roman"/>
        </w:rPr>
        <w:lastRenderedPageBreak/>
        <w:t xml:space="preserve">While it is difficult to ascribe strict causality to the observed trends in SDC, multiple lines of evidence suggest that primary drivers are changes in weather and fuels. The </w:t>
      </w:r>
      <w:r w:rsidR="0030118F">
        <w:rPr>
          <w:rFonts w:ascii="Times New Roman" w:hAnsi="Times New Roman" w:cs="Times New Roman"/>
        </w:rPr>
        <w:t xml:space="preserve">ongoing </w:t>
      </w:r>
      <w:proofErr w:type="gramStart"/>
      <w:r w:rsidR="0030118F">
        <w:rPr>
          <w:rFonts w:ascii="Times New Roman" w:hAnsi="Times New Roman" w:cs="Times New Roman"/>
        </w:rPr>
        <w:t>increase in both extreme weather frequency</w:t>
      </w:r>
      <w:r>
        <w:rPr>
          <w:rFonts w:ascii="Times New Roman" w:hAnsi="Times New Roman" w:cs="Times New Roman"/>
        </w:rPr>
        <w:t xml:space="preserve"> and </w:t>
      </w:r>
      <w:r w:rsidR="0030118F">
        <w:rPr>
          <w:rFonts w:ascii="Times New Roman" w:hAnsi="Times New Roman" w:cs="Times New Roman"/>
        </w:rPr>
        <w:t>f</w:t>
      </w:r>
      <w:r>
        <w:rPr>
          <w:rFonts w:ascii="Times New Roman" w:hAnsi="Times New Roman" w:cs="Times New Roman"/>
        </w:rPr>
        <w:t xml:space="preserve">uel accumulation across many </w:t>
      </w:r>
      <w:r w:rsidR="0030118F">
        <w:rPr>
          <w:rFonts w:ascii="Times New Roman" w:hAnsi="Times New Roman" w:cs="Times New Roman"/>
        </w:rPr>
        <w:t>forested</w:t>
      </w:r>
      <w:r>
        <w:rPr>
          <w:rFonts w:ascii="Times New Roman" w:hAnsi="Times New Roman" w:cs="Times New Roman"/>
        </w:rPr>
        <w:t xml:space="preserve"> landscapes </w:t>
      </w:r>
      <w:r w:rsidR="00C843F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5" w:tooltip="Collins, 2014 #2802" w:history="1">
        <w:r w:rsidR="001703BE">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42" w:tooltip="Safford, 2017 #2769" w:history="1">
        <w:r w:rsidR="001703BE">
          <w:rPr>
            <w:rFonts w:ascii="Times New Roman" w:hAnsi="Times New Roman" w:cs="Times New Roman"/>
            <w:noProof/>
          </w:rPr>
          <w:t>Safford and Stevens, 2017</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r w:rsidR="0030118F">
        <w:rPr>
          <w:rFonts w:ascii="Times New Roman" w:hAnsi="Times New Roman" w:cs="Times New Roman"/>
        </w:rPr>
        <w:t>are</w:t>
      </w:r>
      <w:proofErr w:type="gramEnd"/>
      <w:r w:rsidR="0030118F">
        <w:rPr>
          <w:rFonts w:ascii="Times New Roman" w:hAnsi="Times New Roman" w:cs="Times New Roman"/>
        </w:rPr>
        <w:t xml:space="preserve"> likely contributing to larger and more regular stand-replacing patches. As such, the occurrence of so-called “mega-fires”, where fire behavior and effects exceed the range of variability previously observed, is expected to continue to increase over time unless substantive fuel reduction and forest restoration efforts are implemented in the appropriate forest types </w:t>
      </w:r>
      <w:r w:rsidR="00C843F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46" w:tooltip="Stephens, 2014 #1816"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b</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p>
    <w:p w14:paraId="394F103E" w14:textId="38D07799" w:rsidR="000C2E98" w:rsidRDefault="00C843FD" w:rsidP="000C2E98">
      <w:pPr>
        <w:spacing w:line="480" w:lineRule="auto"/>
        <w:ind w:firstLine="720"/>
        <w:rPr>
          <w:rFonts w:ascii="Times New Roman" w:hAnsi="Times New Roman" w:cs="Times New Roman"/>
        </w:rPr>
      </w:pPr>
      <w:r>
        <w:rPr>
          <w:rFonts w:ascii="Times New Roman" w:hAnsi="Times New Roman" w:cs="Times New Roman"/>
        </w:rPr>
        <w:t xml:space="preserve">Low SDC </w:t>
      </w:r>
      <w:ins w:id="276" w:author="Malcolm North" w:date="2017-08-26T08:08:00Z">
        <w:r w:rsidR="0053644A">
          <w:rPr>
            <w:rFonts w:ascii="Times New Roman" w:hAnsi="Times New Roman" w:cs="Times New Roman"/>
          </w:rPr>
          <w:t xml:space="preserve">values </w:t>
        </w:r>
      </w:ins>
      <w:del w:id="277" w:author="Malcolm North" w:date="2017-08-26T08:08:00Z">
        <w:r w:rsidDel="0053644A">
          <w:rPr>
            <w:rFonts w:ascii="Times New Roman" w:hAnsi="Times New Roman" w:cs="Times New Roman"/>
          </w:rPr>
          <w:delText>appears to be a</w:delText>
        </w:r>
      </w:del>
      <w:ins w:id="278" w:author="Malcolm North" w:date="2017-08-26T08:08:00Z">
        <w:r w:rsidR="0053644A">
          <w:rPr>
            <w:rFonts w:ascii="Times New Roman" w:hAnsi="Times New Roman" w:cs="Times New Roman"/>
          </w:rPr>
          <w:t>are</w:t>
        </w:r>
      </w:ins>
      <w:r>
        <w:rPr>
          <w:rFonts w:ascii="Times New Roman" w:hAnsi="Times New Roman" w:cs="Times New Roman"/>
        </w:rPr>
        <w:t xml:space="preserve"> </w:t>
      </w:r>
      <w:del w:id="279" w:author="Jens Stevens" w:date="2017-08-16T19:22:00Z">
        <w:r w:rsidDel="000C2E98">
          <w:rPr>
            <w:rFonts w:ascii="Times New Roman" w:hAnsi="Times New Roman" w:cs="Times New Roman"/>
          </w:rPr>
          <w:delText>good indicator</w:delText>
        </w:r>
      </w:del>
      <w:ins w:id="280" w:author="Jens Stevens" w:date="2017-08-16T19:22:00Z">
        <w:r w:rsidR="000C2E98">
          <w:rPr>
            <w:rFonts w:ascii="Times New Roman" w:hAnsi="Times New Roman" w:cs="Times New Roman"/>
          </w:rPr>
          <w:t>characteristic</w:t>
        </w:r>
      </w:ins>
      <w:r>
        <w:rPr>
          <w:rFonts w:ascii="Times New Roman" w:hAnsi="Times New Roman" w:cs="Times New Roman"/>
        </w:rPr>
        <w:t xml:space="preserve">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w:t>
      </w:r>
      <w:moveToRangeStart w:id="281" w:author="Jens Stevens" w:date="2017-08-16T19:26:00Z" w:name="move364530941"/>
      <w:moveTo w:id="282" w:author="Jens Stevens" w:date="2017-08-16T19:26:00Z">
        <w:r w:rsidR="000C2E98">
          <w:rPr>
            <w:rFonts w:ascii="Times New Roman" w:hAnsi="Times New Roman" w:cs="Times New Roman"/>
          </w:rPr>
          <w:t xml:space="preserve">These fires contribute disproportionately to the cumulative area of forest loss where a dispersal distance threshold of 120 m is exceeded (Figure </w:t>
        </w:r>
      </w:moveTo>
      <w:ins w:id="283" w:author="Miller, Jay D -FS" w:date="2017-08-25T08:58:00Z">
        <w:r w:rsidR="00FF5FC2">
          <w:rPr>
            <w:rFonts w:ascii="Times New Roman" w:hAnsi="Times New Roman" w:cs="Times New Roman"/>
          </w:rPr>
          <w:t>5</w:t>
        </w:r>
      </w:ins>
      <w:moveTo w:id="284" w:author="Jens Stevens" w:date="2017-08-16T19:26:00Z">
        <w:del w:id="285" w:author="Miller, Jay D -FS" w:date="2017-08-25T08:58:00Z">
          <w:r w:rsidR="000C2E98" w:rsidDel="00FF5FC2">
            <w:rPr>
              <w:rFonts w:ascii="Times New Roman" w:hAnsi="Times New Roman" w:cs="Times New Roman"/>
            </w:rPr>
            <w:delText>4</w:delText>
          </w:r>
        </w:del>
        <w:r w:rsidR="000C2E98">
          <w:rPr>
            <w:rFonts w:ascii="Times New Roman" w:hAnsi="Times New Roman" w:cs="Times New Roman"/>
          </w:rPr>
          <w:t xml:space="preserve">). </w:t>
        </w:r>
      </w:moveTo>
      <w:moveToRangeEnd w:id="281"/>
      <w:ins w:id="286" w:author="Jens Stevens" w:date="2017-08-16T19:26:00Z">
        <w:r w:rsidR="000C2E98">
          <w:rPr>
            <w:rFonts w:ascii="Times New Roman" w:hAnsi="Times New Roman" w:cs="Times New Roman"/>
          </w:rPr>
          <w:t xml:space="preserve">For example, </w:t>
        </w:r>
      </w:ins>
      <w:r w:rsidR="000C2E98">
        <w:rPr>
          <w:rFonts w:ascii="Times New Roman" w:hAnsi="Times New Roman" w:cs="Times New Roman"/>
        </w:rPr>
        <w:t>o</w:t>
      </w:r>
      <w:r w:rsidR="00C55E23">
        <w:rPr>
          <w:rFonts w:ascii="Times New Roman" w:hAnsi="Times New Roman" w:cs="Times New Roman"/>
        </w:rPr>
        <w:t xml:space="preserve">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tephens&lt;/Author&gt;&lt;Year&gt;2014&lt;/Year&gt;&lt;RecNum&gt;2238&lt;/RecNum&gt;&lt;DisplayText&gt;(Stephens&lt;style face="italic"&gt; et al.&lt;/style&gt;,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BD2BAD">
        <w:rPr>
          <w:rFonts w:ascii="Times New Roman" w:hAnsi="Times New Roman" w:cs="Times New Roman"/>
          <w:noProof/>
        </w:rPr>
        <w:t>(</w:t>
      </w:r>
      <w:hyperlink w:anchor="_ENREF_45" w:tooltip="Stephens, 2014 #2238"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a</w:t>
        </w:r>
      </w:hyperlink>
      <w:r w:rsidR="00BD2BAD">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4&lt;/Year&gt;&lt;RecNum&gt;2184&lt;/RecNum&gt;&lt;DisplayText&gt;(Lydersen&lt;style face="italic"&gt; et al.&lt;/style&gt;,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BD2BAD">
        <w:rPr>
          <w:rFonts w:ascii="Times New Roman" w:hAnsi="Times New Roman" w:cs="Times New Roman"/>
          <w:noProof/>
        </w:rPr>
        <w:t>(</w:t>
      </w:r>
      <w:hyperlink w:anchor="_ENREF_24" w:tooltip="Lydersen, 2014 #2184" w:history="1">
        <w:r w:rsidR="001703BE">
          <w:rPr>
            <w:rFonts w:ascii="Times New Roman" w:hAnsi="Times New Roman" w:cs="Times New Roman"/>
            <w:noProof/>
          </w:rPr>
          <w:t>Lydersen</w:t>
        </w:r>
        <w:r w:rsidR="001703BE" w:rsidRPr="00BD2BAD">
          <w:rPr>
            <w:rFonts w:ascii="Times New Roman" w:hAnsi="Times New Roman" w:cs="Times New Roman"/>
            <w:i/>
            <w:noProof/>
          </w:rPr>
          <w:t xml:space="preserve"> et al.</w:t>
        </w:r>
        <w:r w:rsidR="001703BE">
          <w:rPr>
            <w:rFonts w:ascii="Times New Roman" w:hAnsi="Times New Roman" w:cs="Times New Roman"/>
            <w:noProof/>
          </w:rPr>
          <w:t>, 2014</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and the 201</w:t>
      </w:r>
      <w:r w:rsidR="0030118F">
        <w:rPr>
          <w:rFonts w:ascii="Times New Roman" w:hAnsi="Times New Roman" w:cs="Times New Roman"/>
        </w:rPr>
        <w:t>4</w:t>
      </w:r>
      <w:r w:rsidR="00C55E23">
        <w:rPr>
          <w:rFonts w:ascii="Times New Roman" w:hAnsi="Times New Roman" w:cs="Times New Roman"/>
        </w:rPr>
        <w:t xml:space="preserve">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BD2BAD">
        <w:rPr>
          <w:rFonts w:ascii="Times New Roman" w:hAnsi="Times New Roman" w:cs="Times New Roman"/>
          <w:noProof/>
        </w:rPr>
        <w:t>(</w:t>
      </w:r>
      <w:hyperlink w:anchor="_ENREF_17" w:tooltip="Jones, 2016 #3252" w:history="1">
        <w:r w:rsidR="001703BE">
          <w:rPr>
            <w:rFonts w:ascii="Times New Roman" w:hAnsi="Times New Roman" w:cs="Times New Roman"/>
            <w:noProof/>
          </w:rPr>
          <w:t>Jone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any of the 477 fires studied (SDC = 0.0013; </w:t>
      </w:r>
      <w:proofErr w:type="spellStart"/>
      <w:r w:rsidR="00C55E23">
        <w:rPr>
          <w:rFonts w:ascii="Times New Roman" w:hAnsi="Times New Roman" w:cs="Times New Roman"/>
        </w:rPr>
        <w:t>ln</w:t>
      </w:r>
      <w:proofErr w:type="spellEnd"/>
      <w:r w:rsidR="00C55E23">
        <w:rPr>
          <w:rFonts w:ascii="Times New Roman" w:hAnsi="Times New Roman" w:cs="Times New Roman"/>
        </w:rPr>
        <w:t xml:space="preserve">(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w:t>
      </w:r>
      <w:moveFromRangeStart w:id="287" w:author="Jens Stevens" w:date="2017-08-16T19:26:00Z" w:name="move364530941"/>
      <w:moveFrom w:id="288" w:author="Jens Stevens" w:date="2017-08-16T19:26:00Z">
        <w:r w:rsidR="00B67300" w:rsidDel="000C2E98">
          <w:rPr>
            <w:rFonts w:ascii="Times New Roman" w:hAnsi="Times New Roman" w:cs="Times New Roman"/>
          </w:rPr>
          <w:t xml:space="preserve">These fires contribute disproportionately to the cumulative area of forest loss where a dispersal distance threshold of 120 m is exceeded (Figure </w:t>
        </w:r>
        <w:r w:rsidR="006F457E" w:rsidDel="000C2E98">
          <w:rPr>
            <w:rFonts w:ascii="Times New Roman" w:hAnsi="Times New Roman" w:cs="Times New Roman"/>
          </w:rPr>
          <w:t>4</w:t>
        </w:r>
        <w:r w:rsidR="00B67300" w:rsidDel="000C2E98">
          <w:rPr>
            <w:rFonts w:ascii="Times New Roman" w:hAnsi="Times New Roman" w:cs="Times New Roman"/>
          </w:rPr>
          <w:t>).</w:t>
        </w:r>
      </w:moveFrom>
      <w:moveFromRangeEnd w:id="287"/>
      <w:ins w:id="289" w:author="Jens Stevens" w:date="2017-08-16T19:27:00Z">
        <w:r w:rsidR="000C2E98">
          <w:rPr>
            <w:rFonts w:ascii="Times New Roman" w:hAnsi="Times New Roman" w:cs="Times New Roman"/>
          </w:rPr>
          <w:t xml:space="preserve">Because SDC is a useful single metric </w:t>
        </w:r>
      </w:ins>
      <w:ins w:id="290" w:author="Jens Stevens" w:date="2017-08-16T19:28:00Z">
        <w:r w:rsidR="000C2E98">
          <w:rPr>
            <w:rFonts w:ascii="Times New Roman" w:hAnsi="Times New Roman" w:cs="Times New Roman"/>
          </w:rPr>
          <w:t xml:space="preserve">to compare fires, we </w:t>
        </w:r>
      </w:ins>
      <w:ins w:id="291" w:author="Malcolm North" w:date="2017-08-26T08:09:00Z">
        <w:r w:rsidR="005F072C">
          <w:rPr>
            <w:rFonts w:ascii="Times New Roman" w:hAnsi="Times New Roman" w:cs="Times New Roman"/>
          </w:rPr>
          <w:t>have created</w:t>
        </w:r>
      </w:ins>
      <w:ins w:id="292" w:author="Jens Stevens" w:date="2017-08-16T19:28:00Z">
        <w:del w:id="293" w:author="Malcolm North" w:date="2017-08-26T08:09:00Z">
          <w:r w:rsidR="000C2E98" w:rsidDel="005F072C">
            <w:rPr>
              <w:rFonts w:ascii="Times New Roman" w:hAnsi="Times New Roman" w:cs="Times New Roman"/>
            </w:rPr>
            <w:delText>introduce</w:delText>
          </w:r>
        </w:del>
        <w:r w:rsidR="000C2E98">
          <w:rPr>
            <w:rFonts w:ascii="Times New Roman" w:hAnsi="Times New Roman" w:cs="Times New Roman"/>
          </w:rPr>
          <w:t xml:space="preserve"> a web application to calculate SDC for a</w:t>
        </w:r>
      </w:ins>
      <w:ins w:id="294" w:author="Jens Stevens" w:date="2017-08-16T19:30:00Z">
        <w:r w:rsidR="000C2E98">
          <w:rPr>
            <w:rFonts w:ascii="Times New Roman" w:hAnsi="Times New Roman" w:cs="Times New Roman"/>
          </w:rPr>
          <w:t>ny</w:t>
        </w:r>
      </w:ins>
      <w:ins w:id="295" w:author="Jens Stevens" w:date="2017-08-16T19:28:00Z">
        <w:r w:rsidR="000C2E98">
          <w:rPr>
            <w:rFonts w:ascii="Times New Roman" w:hAnsi="Times New Roman" w:cs="Times New Roman"/>
          </w:rPr>
          <w:t xml:space="preserve"> high-severity </w:t>
        </w:r>
      </w:ins>
      <w:ins w:id="296" w:author="Jens Stevens" w:date="2017-08-16T19:29:00Z">
        <w:r w:rsidR="000C2E98">
          <w:rPr>
            <w:rFonts w:ascii="Times New Roman" w:hAnsi="Times New Roman" w:cs="Times New Roman"/>
          </w:rPr>
          <w:t xml:space="preserve">spatial </w:t>
        </w:r>
      </w:ins>
      <w:ins w:id="297" w:author="Jens Stevens" w:date="2017-08-16T19:28:00Z">
        <w:r w:rsidR="000C2E98">
          <w:rPr>
            <w:rFonts w:ascii="Times New Roman" w:hAnsi="Times New Roman" w:cs="Times New Roman"/>
          </w:rPr>
          <w:t xml:space="preserve">layer </w:t>
        </w:r>
      </w:ins>
      <w:ins w:id="298" w:author="Jens Stevens" w:date="2017-08-16T19:29:00Z">
        <w:del w:id="299" w:author="Malcolm North" w:date="2017-08-26T08:10:00Z">
          <w:r w:rsidR="000C2E98" w:rsidDel="005F072C">
            <w:rPr>
              <w:rFonts w:ascii="Times New Roman" w:hAnsi="Times New Roman" w:cs="Times New Roman"/>
            </w:rPr>
            <w:delText xml:space="preserve">that may be of interest to a researcher or manager </w:delText>
          </w:r>
        </w:del>
        <w:r w:rsidR="000C2E98">
          <w:rPr>
            <w:rFonts w:ascii="Times New Roman" w:hAnsi="Times New Roman" w:cs="Times New Roman"/>
          </w:rPr>
          <w:t>(</w:t>
        </w:r>
      </w:ins>
      <w:ins w:id="300" w:author="Jens Stevens" w:date="2017-08-16T19:32:00Z">
        <w:r w:rsidR="00426E09" w:rsidRPr="00426E09">
          <w:rPr>
            <w:rFonts w:ascii="Times New Roman" w:hAnsi="Times New Roman" w:cs="Times New Roman"/>
          </w:rPr>
          <w:t>stevensjt.shinyapps.io/</w:t>
        </w:r>
        <w:proofErr w:type="spellStart"/>
        <w:r w:rsidR="00426E09" w:rsidRPr="00426E09">
          <w:rPr>
            <w:rFonts w:ascii="Times New Roman" w:hAnsi="Times New Roman" w:cs="Times New Roman"/>
          </w:rPr>
          <w:t>sdc_app</w:t>
        </w:r>
        <w:proofErr w:type="spellEnd"/>
        <w:r w:rsidR="00426E09">
          <w:rPr>
            <w:rFonts w:ascii="Times New Roman" w:hAnsi="Times New Roman" w:cs="Times New Roman"/>
          </w:rPr>
          <w:t xml:space="preserve">). This </w:t>
        </w:r>
      </w:ins>
      <w:ins w:id="301" w:author="Malcolm North" w:date="2017-08-26T08:10:00Z">
        <w:r w:rsidR="005F072C">
          <w:rPr>
            <w:rFonts w:ascii="Times New Roman" w:hAnsi="Times New Roman" w:cs="Times New Roman"/>
          </w:rPr>
          <w:t>‘</w:t>
        </w:r>
      </w:ins>
      <w:ins w:id="302" w:author="Jens Stevens" w:date="2017-08-16T19:32:00Z">
        <w:r w:rsidR="00426E09">
          <w:rPr>
            <w:rFonts w:ascii="Times New Roman" w:hAnsi="Times New Roman" w:cs="Times New Roman"/>
          </w:rPr>
          <w:t>app</w:t>
        </w:r>
      </w:ins>
      <w:ins w:id="303" w:author="Malcolm North" w:date="2017-08-26T08:10:00Z">
        <w:r w:rsidR="005F072C">
          <w:rPr>
            <w:rFonts w:ascii="Times New Roman" w:hAnsi="Times New Roman" w:cs="Times New Roman"/>
          </w:rPr>
          <w:t>’</w:t>
        </w:r>
      </w:ins>
      <w:ins w:id="304" w:author="Jens Stevens" w:date="2017-08-16T19:32:00Z">
        <w:r w:rsidR="00426E09">
          <w:rPr>
            <w:rFonts w:ascii="Times New Roman" w:hAnsi="Times New Roman" w:cs="Times New Roman"/>
          </w:rPr>
          <w:t xml:space="preserve"> allows a user to upload a </w:t>
        </w:r>
        <w:proofErr w:type="spellStart"/>
        <w:r w:rsidR="00426E09">
          <w:rPr>
            <w:rFonts w:ascii="Times New Roman" w:hAnsi="Times New Roman" w:cs="Times New Roman"/>
          </w:rPr>
          <w:t>shapefile</w:t>
        </w:r>
      </w:ins>
      <w:proofErr w:type="spellEnd"/>
      <w:ins w:id="305" w:author="Jens Stevens" w:date="2017-08-16T19:33:00Z">
        <w:r w:rsidR="00426E09">
          <w:rPr>
            <w:rFonts w:ascii="Times New Roman" w:hAnsi="Times New Roman" w:cs="Times New Roman"/>
          </w:rPr>
          <w:t xml:space="preserve"> of stand-replacing patches</w:t>
        </w:r>
      </w:ins>
      <w:ins w:id="306" w:author="Jens Stevens" w:date="2017-08-16T19:32:00Z">
        <w:r w:rsidR="00426E09">
          <w:rPr>
            <w:rFonts w:ascii="Times New Roman" w:hAnsi="Times New Roman" w:cs="Times New Roman"/>
          </w:rPr>
          <w:t xml:space="preserve"> in a metric coordinate system and compare a particular fire against the SDC values of all 477 fires analyzed in this paper.</w:t>
        </w:r>
      </w:ins>
      <w:ins w:id="307" w:author="Jens Stevens" w:date="2017-08-16T19:56:00Z">
        <w:r w:rsidR="00A043A9">
          <w:rPr>
            <w:rFonts w:ascii="Times New Roman" w:hAnsi="Times New Roman" w:cs="Times New Roman"/>
          </w:rPr>
          <w:t xml:space="preserve"> This tool </w:t>
        </w:r>
        <w:del w:id="308" w:author="Malcolm North" w:date="2017-08-26T08:11:00Z">
          <w:r w:rsidR="00A043A9" w:rsidDel="005F072C">
            <w:rPr>
              <w:rFonts w:ascii="Times New Roman" w:hAnsi="Times New Roman" w:cs="Times New Roman"/>
            </w:rPr>
            <w:delText xml:space="preserve">may </w:delText>
          </w:r>
        </w:del>
        <w:r w:rsidR="00A043A9">
          <w:rPr>
            <w:rFonts w:ascii="Times New Roman" w:hAnsi="Times New Roman" w:cs="Times New Roman"/>
          </w:rPr>
          <w:t>also allow</w:t>
        </w:r>
      </w:ins>
      <w:ins w:id="309" w:author="Malcolm North" w:date="2017-08-26T08:11:00Z">
        <w:r w:rsidR="005F072C">
          <w:rPr>
            <w:rFonts w:ascii="Times New Roman" w:hAnsi="Times New Roman" w:cs="Times New Roman"/>
          </w:rPr>
          <w:t>s</w:t>
        </w:r>
      </w:ins>
      <w:ins w:id="310" w:author="Jens Stevens" w:date="2017-08-16T19:56:00Z">
        <w:r w:rsidR="00A043A9">
          <w:rPr>
            <w:rFonts w:ascii="Times New Roman" w:hAnsi="Times New Roman" w:cs="Times New Roman"/>
          </w:rPr>
          <w:t xml:space="preserve"> for a </w:t>
        </w:r>
      </w:ins>
      <w:ins w:id="311" w:author="Jens Stevens" w:date="2017-08-16T19:58:00Z">
        <w:r w:rsidR="00A043A9">
          <w:rPr>
            <w:rFonts w:ascii="Times New Roman" w:hAnsi="Times New Roman" w:cs="Times New Roman"/>
          </w:rPr>
          <w:t xml:space="preserve">statistical </w:t>
        </w:r>
      </w:ins>
      <w:ins w:id="312" w:author="Jens Stevens" w:date="2017-08-16T19:56:00Z">
        <w:r w:rsidR="00A043A9">
          <w:rPr>
            <w:rFonts w:ascii="Times New Roman" w:hAnsi="Times New Roman" w:cs="Times New Roman"/>
          </w:rPr>
          <w:t xml:space="preserve">comparison </w:t>
        </w:r>
      </w:ins>
      <w:ins w:id="313" w:author="Jens Stevens" w:date="2017-08-16T19:58:00Z">
        <w:r w:rsidR="00A043A9">
          <w:rPr>
            <w:rFonts w:ascii="Times New Roman" w:hAnsi="Times New Roman" w:cs="Times New Roman"/>
          </w:rPr>
          <w:t>of</w:t>
        </w:r>
      </w:ins>
      <w:ins w:id="314" w:author="Jens Stevens" w:date="2017-08-16T19:56:00Z">
        <w:r w:rsidR="00A043A9">
          <w:rPr>
            <w:rFonts w:ascii="Times New Roman" w:hAnsi="Times New Roman" w:cs="Times New Roman"/>
          </w:rPr>
          <w:t xml:space="preserve"> fires from other regions outside of California that </w:t>
        </w:r>
      </w:ins>
      <w:ins w:id="315" w:author="Jens Stevens" w:date="2017-08-16T19:58:00Z">
        <w:r w:rsidR="00A043A9">
          <w:rPr>
            <w:rFonts w:ascii="Times New Roman" w:hAnsi="Times New Roman" w:cs="Times New Roman"/>
          </w:rPr>
          <w:t>are thought to be</w:t>
        </w:r>
      </w:ins>
      <w:ins w:id="316" w:author="Jens Stevens" w:date="2017-08-16T19:57:00Z">
        <w:r w:rsidR="00A043A9">
          <w:rPr>
            <w:rFonts w:ascii="Times New Roman" w:hAnsi="Times New Roman" w:cs="Times New Roman"/>
          </w:rPr>
          <w:t xml:space="preserve"> at risk for regeneration failure within stand-replacing patches </w:t>
        </w:r>
      </w:ins>
      <w:r w:rsidR="00A043A9">
        <w:rPr>
          <w:rFonts w:ascii="Times New Roman" w:hAnsi="Times New Roman" w:cs="Times New Roman"/>
        </w:rPr>
        <w:fldChar w:fldCharType="begin"/>
      </w:r>
      <w:r w:rsidR="00A043A9">
        <w:rPr>
          <w:rFonts w:ascii="Times New Roman" w:hAnsi="Times New Roman" w:cs="Times New Roman"/>
        </w:rPr>
        <w:instrText xml:space="preserve"> ADDIN EN.CITE &lt;EndNote&gt;&lt;Cite&gt;&lt;Author&gt;Chambers&lt;/Author&gt;&lt;Year&gt;2016&lt;/Year&gt;&lt;RecNum&gt;3333&lt;/RecNum&gt;&lt;Prefix&gt;e.g.`, &lt;/Prefix&gt;&lt;DisplayText&gt;(e.g., Chambers&lt;style face="italic"&gt; et al.&lt;/style&gt;, 2016)&lt;/DisplayText&gt;&lt;record&gt;&lt;rec-number&gt;3333&lt;/rec-number&gt;&lt;foreign-keys&gt;&lt;key app="EN" db-id="w0ppaavf8t2zvwe9f0oxa5rcervz0wedp050" timestamp="1480118583"&gt;3333&lt;/key&gt;&lt;/foreign-keys&gt;&lt;ref-type name="Journal Article"&gt;17&lt;/ref-type&gt;&lt;contributors&gt;&lt;authors&gt;&lt;author&gt;Chambers, Marin E.&lt;/author&gt;&lt;author&gt;Fornwalt, Paula J.&lt;/author&gt;&lt;author&gt;Malone, Sparkle L.&lt;/author&gt;&lt;author&gt;Battaglia, Mike A.&lt;/author&gt;&lt;/authors&gt;&lt;/contributors&gt;&lt;titles&gt;&lt;title&gt;Patterns of conifer regeneration following high severity wildfire in ponderosa pine – dominated forests of the Colorado Front Rang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57-67&lt;/pages&gt;&lt;volume&gt;378&lt;/volume&gt;&lt;keywords&gt;&lt;keyword&gt;Colorado Front Range&lt;/keyword&gt;&lt;keyword&gt;Fire severity&lt;/keyword&gt;&lt;keyword&gt;Pinus ponderosa Lawson &amp;amp;amp&lt;/keyword&gt;&lt;keyword&gt;C. Lawson&lt;/keyword&gt;&lt;keyword&gt;Pseudotsuga menziesii (Mirb.) Franco&lt;/keyword&gt;&lt;keyword&gt;Tree regeneration&lt;/keyword&gt;&lt;keyword&gt;Forest resilience&lt;/keyword&gt;&lt;/keywords&gt;&lt;dates&gt;&lt;year&gt;2016&lt;/year&gt;&lt;pub-dates&gt;&lt;date&gt;10/15/&lt;/date&gt;&lt;/pub-dates&gt;&lt;/dates&gt;&lt;isbn&gt;0378-1127&lt;/isbn&gt;&lt;urls&gt;&lt;related-urls&gt;&lt;url&gt;http://www.sciencedirect.com/science/article/pii/S0378112716303474&lt;/url&gt;&lt;/related-urls&gt;&lt;/urls&gt;&lt;electronic-resource-num&gt;http://dx.doi.org/10.1016/j.foreco.2016.07.001&lt;/electronic-resource-num&gt;&lt;research-notes&gt;Read 16 11/25/16&amp;#xD;Abstract only&amp;#xD;Looked at factors driving regen at 5 CO wildfires; distance from edge is the best predictor of conifer regeneration, they suggest a 50-m threshold beyond which regeneration drops dramatically.&amp;#xD;&amp;#xD;Looks like a nice paper; Peter Brown suggested to add to our Mixed-Severity concepts paper.&lt;/research-notes&gt;&lt;/record&gt;&lt;/Cite&gt;&lt;/EndNote&gt;</w:instrText>
      </w:r>
      <w:r w:rsidR="00A043A9">
        <w:rPr>
          <w:rFonts w:ascii="Times New Roman" w:hAnsi="Times New Roman" w:cs="Times New Roman"/>
        </w:rPr>
        <w:fldChar w:fldCharType="separate"/>
      </w:r>
      <w:r w:rsidR="00A043A9">
        <w:rPr>
          <w:rFonts w:ascii="Times New Roman" w:hAnsi="Times New Roman" w:cs="Times New Roman"/>
          <w:noProof/>
        </w:rPr>
        <w:t>(</w:t>
      </w:r>
      <w:hyperlink w:anchor="_ENREF_4" w:tooltip="Chambers, 2016 #3333" w:history="1">
        <w:r w:rsidR="001703BE">
          <w:rPr>
            <w:rFonts w:ascii="Times New Roman" w:hAnsi="Times New Roman" w:cs="Times New Roman"/>
            <w:noProof/>
          </w:rPr>
          <w:t>e.g., Chambers</w:t>
        </w:r>
        <w:r w:rsidR="001703BE" w:rsidRPr="00A043A9">
          <w:rPr>
            <w:rFonts w:ascii="Times New Roman" w:hAnsi="Times New Roman" w:cs="Times New Roman"/>
            <w:i/>
            <w:noProof/>
          </w:rPr>
          <w:t xml:space="preserve"> et al.</w:t>
        </w:r>
        <w:r w:rsidR="001703BE">
          <w:rPr>
            <w:rFonts w:ascii="Times New Roman" w:hAnsi="Times New Roman" w:cs="Times New Roman"/>
            <w:noProof/>
          </w:rPr>
          <w:t>, 2016</w:t>
        </w:r>
      </w:hyperlink>
      <w:r w:rsidR="00A043A9">
        <w:rPr>
          <w:rFonts w:ascii="Times New Roman" w:hAnsi="Times New Roman" w:cs="Times New Roman"/>
          <w:noProof/>
        </w:rPr>
        <w:t>)</w:t>
      </w:r>
      <w:r w:rsidR="00A043A9">
        <w:rPr>
          <w:rFonts w:ascii="Times New Roman" w:hAnsi="Times New Roman" w:cs="Times New Roman"/>
        </w:rPr>
        <w:fldChar w:fldCharType="end"/>
      </w:r>
    </w:p>
    <w:p w14:paraId="5F6B0A48" w14:textId="4124EA45" w:rsidR="00762F2F" w:rsidRDefault="00C55E23" w:rsidP="000C2E98">
      <w:pPr>
        <w:spacing w:line="480" w:lineRule="auto"/>
        <w:ind w:firstLine="720"/>
        <w:rPr>
          <w:rFonts w:ascii="Times New Roman" w:hAnsi="Times New Roman" w:cs="Times New Roman"/>
        </w:rPr>
      </w:pPr>
      <w:r>
        <w:rPr>
          <w:rFonts w:ascii="Times New Roman" w:hAnsi="Times New Roman" w:cs="Times New Roman"/>
        </w:rPr>
        <w:lastRenderedPageBreak/>
        <w:t xml:space="preserve">Fires with </w:t>
      </w:r>
      <w:ins w:id="317" w:author="Jens Stevens" w:date="2017-08-19T20:58:00Z">
        <w:r w:rsidR="003C2951">
          <w:rPr>
            <w:rFonts w:ascii="Times New Roman" w:hAnsi="Times New Roman" w:cs="Times New Roman"/>
          </w:rPr>
          <w:t xml:space="preserve">larger </w:t>
        </w:r>
      </w:ins>
      <w:del w:id="318" w:author="Jens Stevens" w:date="2017-08-16T19:04:00Z">
        <w:r w:rsidDel="00C24BAE">
          <w:rPr>
            <w:rFonts w:ascii="Times New Roman" w:hAnsi="Times New Roman" w:cs="Times New Roman"/>
          </w:rPr>
          <w:delText xml:space="preserve">more </w:delText>
        </w:r>
      </w:del>
      <w:del w:id="319" w:author="Jens Stevens" w:date="2017-08-16T19:03:00Z">
        <w:r w:rsidDel="00C24BAE">
          <w:rPr>
            <w:rFonts w:ascii="Times New Roman" w:hAnsi="Times New Roman" w:cs="Times New Roman"/>
          </w:rPr>
          <w:delText xml:space="preserve">desirable </w:delText>
        </w:r>
      </w:del>
      <w:r>
        <w:rPr>
          <w:rFonts w:ascii="Times New Roman" w:hAnsi="Times New Roman" w:cs="Times New Roman"/>
        </w:rPr>
        <w:t>SDC values</w:t>
      </w:r>
      <w:ins w:id="320" w:author="Jens Stevens" w:date="2017-08-16T19:03:00Z">
        <w:r w:rsidR="00C24BAE">
          <w:rPr>
            <w:rFonts w:ascii="Times New Roman" w:hAnsi="Times New Roman" w:cs="Times New Roman"/>
          </w:rPr>
          <w:t xml:space="preserve"> indicative of </w:t>
        </w:r>
      </w:ins>
      <w:ins w:id="321" w:author="Jens Stevens" w:date="2017-08-19T20:58:00Z">
        <w:r w:rsidR="003C2951">
          <w:rPr>
            <w:rFonts w:ascii="Times New Roman" w:hAnsi="Times New Roman" w:cs="Times New Roman"/>
          </w:rPr>
          <w:t xml:space="preserve">smaller </w:t>
        </w:r>
      </w:ins>
      <w:ins w:id="322" w:author="Jens Stevens" w:date="2017-08-16T19:03:00Z">
        <w:r w:rsidR="00C24BAE">
          <w:rPr>
            <w:rFonts w:ascii="Times New Roman" w:hAnsi="Times New Roman" w:cs="Times New Roman"/>
          </w:rPr>
          <w:t xml:space="preserve">circular patches </w:t>
        </w:r>
      </w:ins>
      <w:ins w:id="323" w:author="Jens Stevens" w:date="2017-08-19T20:58:00Z">
        <w:r w:rsidR="003C2951">
          <w:rPr>
            <w:rFonts w:ascii="Times New Roman" w:hAnsi="Times New Roman" w:cs="Times New Roman"/>
          </w:rPr>
          <w:t xml:space="preserve">of </w:t>
        </w:r>
      </w:ins>
      <w:ins w:id="324" w:author="Jens Stevens" w:date="2017-08-16T19:03:00Z">
        <w:r w:rsidR="00C24BAE">
          <w:rPr>
            <w:rFonts w:ascii="Times New Roman" w:hAnsi="Times New Roman" w:cs="Times New Roman"/>
          </w:rPr>
          <w:t xml:space="preserve">10 ha or </w:t>
        </w:r>
      </w:ins>
      <w:ins w:id="325" w:author="Jens Stevens" w:date="2017-08-19T20:58:00Z">
        <w:r w:rsidR="003C2951">
          <w:rPr>
            <w:rFonts w:ascii="Times New Roman" w:hAnsi="Times New Roman" w:cs="Times New Roman"/>
          </w:rPr>
          <w:t>less</w:t>
        </w:r>
      </w:ins>
      <w:r>
        <w:rPr>
          <w:rFonts w:ascii="Times New Roman" w:hAnsi="Times New Roman" w:cs="Times New Roman"/>
        </w:rPr>
        <w:t xml:space="preserve"> (e.g. SDC &gt; 0.0067;</w:t>
      </w:r>
      <w:r w:rsidR="00714D5D">
        <w:rPr>
          <w:rFonts w:ascii="Times New Roman" w:hAnsi="Times New Roman" w:cs="Times New Roman"/>
        </w:rPr>
        <w:t xml:space="preserve"> </w:t>
      </w:r>
      <w:proofErr w:type="spellStart"/>
      <w:proofErr w:type="gramStart"/>
      <w:r w:rsidR="00714D5D">
        <w:rPr>
          <w:rFonts w:ascii="Times New Roman" w:hAnsi="Times New Roman" w:cs="Times New Roman"/>
        </w:rPr>
        <w:t>ln</w:t>
      </w:r>
      <w:proofErr w:type="spellEnd"/>
      <w:r w:rsidR="00714D5D">
        <w:rPr>
          <w:rFonts w:ascii="Times New Roman" w:hAnsi="Times New Roman" w:cs="Times New Roman"/>
        </w:rPr>
        <w:t>(</w:t>
      </w:r>
      <w:proofErr w:type="gramEnd"/>
      <w:r w:rsidR="00714D5D">
        <w:rPr>
          <w:rFonts w:ascii="Times New Roman" w:hAnsi="Times New Roman" w:cs="Times New Roman"/>
        </w:rPr>
        <w:t xml:space="preserve">SDC) </w:t>
      </w:r>
      <w:del w:id="326" w:author="Jens Stevens" w:date="2017-08-16T14:28:00Z">
        <w:r w:rsidR="00714D5D" w:rsidDel="009C72B0">
          <w:rPr>
            <w:rFonts w:ascii="Times New Roman" w:hAnsi="Times New Roman" w:cs="Times New Roman"/>
          </w:rPr>
          <w:delText xml:space="preserve">= </w:delText>
        </w:r>
        <w:r w:rsidDel="009C72B0">
          <w:rPr>
            <w:rFonts w:ascii="Times New Roman" w:hAnsi="Times New Roman" w:cs="Times New Roman"/>
          </w:rPr>
          <w:delText xml:space="preserve"> </w:delText>
        </w:r>
      </w:del>
      <w:ins w:id="327" w:author="Jens Stevens" w:date="2017-08-16T14:28:00Z">
        <w:r w:rsidR="009C72B0">
          <w:rPr>
            <w:rFonts w:ascii="Times New Roman" w:hAnsi="Times New Roman" w:cs="Times New Roman"/>
          </w:rPr>
          <w:t xml:space="preserve">&gt;  </w:t>
        </w:r>
      </w:ins>
      <w:r w:rsidR="00714D5D">
        <w:rPr>
          <w:rFonts w:ascii="Times New Roman" w:hAnsi="Times New Roman" w:cs="Times New Roman"/>
        </w:rPr>
        <w:t xml:space="preserve">-5; Figure </w:t>
      </w:r>
      <w:del w:id="328" w:author="Jens Stevens" w:date="2017-08-19T20:59:00Z">
        <w:r w:rsidR="00714D5D" w:rsidDel="003C2951">
          <w:rPr>
            <w:rFonts w:ascii="Times New Roman" w:hAnsi="Times New Roman" w:cs="Times New Roman"/>
          </w:rPr>
          <w:delText>3</w:delText>
        </w:r>
      </w:del>
      <w:ins w:id="329" w:author="Jens Stevens" w:date="2017-08-19T20:59:00Z">
        <w:del w:id="330" w:author="Miller, Jay D -FS" w:date="2017-08-25T09:02:00Z">
          <w:r w:rsidR="003C2951" w:rsidDel="009B5781">
            <w:rPr>
              <w:rFonts w:ascii="Times New Roman" w:hAnsi="Times New Roman" w:cs="Times New Roman"/>
            </w:rPr>
            <w:delText>4</w:delText>
          </w:r>
        </w:del>
      </w:ins>
      <w:del w:id="331" w:author="Miller, Jay D -FS" w:date="2017-08-25T09:02:00Z">
        <w:r w:rsidR="00714D5D" w:rsidDel="009B5781">
          <w:rPr>
            <w:rFonts w:ascii="Times New Roman" w:hAnsi="Times New Roman" w:cs="Times New Roman"/>
          </w:rPr>
          <w:delText xml:space="preserve">, </w:delText>
        </w:r>
        <w:r w:rsidR="0030118F" w:rsidDel="009B5781">
          <w:rPr>
            <w:rFonts w:ascii="Times New Roman" w:hAnsi="Times New Roman" w:cs="Times New Roman"/>
          </w:rPr>
          <w:delText>5</w:delText>
        </w:r>
      </w:del>
      <w:ins w:id="332" w:author="Jens Stevens" w:date="2017-08-19T20:59:00Z">
        <w:del w:id="333" w:author="Miller, Jay D -FS" w:date="2017-08-25T09:02:00Z">
          <w:r w:rsidR="003C2951" w:rsidDel="009B5781">
            <w:rPr>
              <w:rFonts w:ascii="Times New Roman" w:hAnsi="Times New Roman" w:cs="Times New Roman"/>
            </w:rPr>
            <w:delText>6</w:delText>
          </w:r>
        </w:del>
      </w:ins>
      <w:ins w:id="334" w:author="Miller, Jay D -FS" w:date="2017-08-25T09:02:00Z">
        <w:r w:rsidR="009B5781">
          <w:rPr>
            <w:rFonts w:ascii="Times New Roman" w:hAnsi="Times New Roman" w:cs="Times New Roman"/>
          </w:rPr>
          <w:t>A2</w:t>
        </w:r>
      </w:ins>
      <w:r w:rsidR="00714D5D">
        <w:rPr>
          <w:rFonts w:ascii="Times New Roman" w:hAnsi="Times New Roman" w:cs="Times New Roman"/>
        </w:rPr>
        <w:t>) suggest a way forward for fire management that incorporates some of the benefits of stand-replacing fire while not compromising long-term forest resilience</w:t>
      </w:r>
      <w:r w:rsidR="00A043A9">
        <w:rPr>
          <w:rFonts w:ascii="Times New Roman" w:hAnsi="Times New Roman" w:cs="Times New Roman"/>
        </w:rPr>
        <w:t xml:space="preserve"> </w:t>
      </w:r>
      <w:r w:rsidR="00960833">
        <w:rPr>
          <w:rFonts w:ascii="Times New Roman" w:hAnsi="Times New Roman" w:cs="Times New Roman"/>
        </w:rPr>
        <w:fldChar w:fldCharType="begin"/>
      </w:r>
      <w:r w:rsidR="00960833">
        <w:rPr>
          <w:rFonts w:ascii="Times New Roman" w:hAnsi="Times New Roman" w:cs="Times New Roman"/>
        </w:rPr>
        <w:instrText xml:space="preserve"> ADDIN EN.CITE &lt;EndNote&gt;&lt;Cite&gt;&lt;Author&gt;Meyer&lt;/Author&gt;&lt;Year&gt;2015&lt;/Year&gt;&lt;RecNum&gt;3487&lt;/RecNum&gt;&lt;DisplayText&gt;(Meyer, 2015)&lt;/DisplayText&gt;&lt;record&gt;&lt;rec-number&gt;3487&lt;/rec-number&gt;&lt;foreign-keys&gt;&lt;key app="EN" db-id="w0ppaavf8t2zvwe9f0oxa5rcervz0wedp050" timestamp="1502938753"&gt;3487&lt;/key&gt;&lt;/foreign-keys&gt;&lt;ref-type name="Journal Article"&gt;17&lt;/ref-type&gt;&lt;contributors&gt;&lt;authors&gt;&lt;author&gt;Meyer, Marc D.&lt;/author&gt;&lt;/authors&gt;&lt;/contributors&gt;&lt;titles&gt;&lt;title&gt;Forest Fire Severity Patterns of Resource Objective Wildfires in the Southern Sierra Nevada&lt;/title&gt;&lt;secondary-title&gt;Journal of Forestry&lt;/secondary-title&gt;&lt;/titles&gt;&lt;periodical&gt;&lt;full-title&gt;Journal of Forestry&lt;/full-title&gt;&lt;/periodical&gt;&lt;pages&gt;49-56&lt;/pages&gt;&lt;volume&gt;113&lt;/volume&gt;&lt;number&gt;1&lt;/number&gt;&lt;keywords&gt;&lt;keyword&gt;Sierra Nevada&lt;/keyword&gt;&lt;keyword&gt;fire benefits&lt;/keyword&gt;&lt;keyword&gt;fire severity&lt;/keyword&gt;&lt;keyword&gt;natural range of variation&lt;/keyword&gt;&lt;keyword&gt;resource objective wildfire&lt;/keyword&gt;&lt;/keywords&gt;&lt;dates&gt;&lt;year&gt;2015&lt;/year&gt;&lt;pub-dates&gt;&lt;date&gt;//&lt;/date&gt;&lt;/pub-dates&gt;&lt;/dates&gt;&lt;urls&gt;&lt;related-urls&gt;&lt;url&gt;http://www.ingentaconnect.com/content/saf/jof/2015/00000113/00000001/art00008&lt;/url&gt;&lt;url&gt;https://doi.org/10.5849/jof.14-084&lt;/url&gt;&lt;/related-urls&gt;&lt;/urls&gt;&lt;electronic-resource-num&gt;10.5849/jof.14-084&lt;/electronic-resource-num&gt;&lt;/record&gt;&lt;/Cite&gt;&lt;/EndNote&gt;</w:instrText>
      </w:r>
      <w:r w:rsidR="00960833">
        <w:rPr>
          <w:rFonts w:ascii="Times New Roman" w:hAnsi="Times New Roman" w:cs="Times New Roman"/>
        </w:rPr>
        <w:fldChar w:fldCharType="separate"/>
      </w:r>
      <w:r w:rsidR="00960833">
        <w:rPr>
          <w:rFonts w:ascii="Times New Roman" w:hAnsi="Times New Roman" w:cs="Times New Roman"/>
          <w:noProof/>
        </w:rPr>
        <w:t>(</w:t>
      </w:r>
      <w:hyperlink w:anchor="_ENREF_25" w:tooltip="Meyer, 2015 #3487" w:history="1">
        <w:r w:rsidR="001703BE">
          <w:rPr>
            <w:rFonts w:ascii="Times New Roman" w:hAnsi="Times New Roman" w:cs="Times New Roman"/>
            <w:noProof/>
          </w:rPr>
          <w:t>Meyer, 2015</w:t>
        </w:r>
      </w:hyperlink>
      <w:r w:rsidR="00960833">
        <w:rPr>
          <w:rFonts w:ascii="Times New Roman" w:hAnsi="Times New Roman" w:cs="Times New Roman"/>
          <w:noProof/>
        </w:rPr>
        <w:t>)</w:t>
      </w:r>
      <w:r w:rsidR="00960833">
        <w:rPr>
          <w:rFonts w:ascii="Times New Roman" w:hAnsi="Times New Roman" w:cs="Times New Roman"/>
        </w:rPr>
        <w:fldChar w:fldCharType="end"/>
      </w:r>
      <w:r w:rsidR="00714D5D">
        <w:rPr>
          <w:rFonts w:ascii="Times New Roman" w:hAnsi="Times New Roman" w:cs="Times New Roman"/>
        </w:rPr>
        <w:t xml:space="preserve">. </w:t>
      </w:r>
      <w:del w:id="335" w:author="Jens Stevens" w:date="2017-08-16T14:27:00Z">
        <w:r w:rsidR="00714D5D" w:rsidDel="00306FA1">
          <w:rPr>
            <w:rFonts w:ascii="Times New Roman" w:hAnsi="Times New Roman" w:cs="Times New Roman"/>
          </w:rPr>
          <w:delText>Managed w</w:delText>
        </w:r>
      </w:del>
      <w:ins w:id="336" w:author="Jens Stevens" w:date="2017-08-16T14:27:00Z">
        <w:r w:rsidR="00306FA1">
          <w:rPr>
            <w:rFonts w:ascii="Times New Roman" w:hAnsi="Times New Roman" w:cs="Times New Roman"/>
          </w:rPr>
          <w:t>W</w:t>
        </w:r>
      </w:ins>
      <w:r w:rsidR="00714D5D">
        <w:rPr>
          <w:rFonts w:ascii="Times New Roman" w:hAnsi="Times New Roman" w:cs="Times New Roman"/>
        </w:rPr>
        <w:t xml:space="preserve">ildfires that burn under moderate fire weather conditions or </w:t>
      </w:r>
      <w:del w:id="337" w:author="Jens Stevens" w:date="2017-08-16T14:27:00Z">
        <w:r w:rsidR="00714D5D" w:rsidDel="00306FA1">
          <w:rPr>
            <w:rFonts w:ascii="Times New Roman" w:hAnsi="Times New Roman" w:cs="Times New Roman"/>
          </w:rPr>
          <w:delText>landscapes with a past history of fire use or other fuel management</w:delText>
        </w:r>
      </w:del>
      <w:ins w:id="338" w:author="Jens Stevens" w:date="2017-08-16T14:27:00Z">
        <w:r w:rsidR="00306FA1">
          <w:rPr>
            <w:rFonts w:ascii="Times New Roman" w:hAnsi="Times New Roman" w:cs="Times New Roman"/>
          </w:rPr>
          <w:t>are managed by agencies with a longer history of fire use</w:t>
        </w:r>
      </w:ins>
      <w:r w:rsidR="00714D5D">
        <w:rPr>
          <w:rFonts w:ascii="Times New Roman" w:hAnsi="Times New Roman" w:cs="Times New Roman"/>
        </w:rPr>
        <w:t xml:space="preserve"> are much more likely to have </w:t>
      </w:r>
      <w:del w:id="339" w:author="Jens Stevens" w:date="2017-08-16T14:28:00Z">
        <w:r w:rsidR="00714D5D" w:rsidDel="009C72B0">
          <w:rPr>
            <w:rFonts w:ascii="Times New Roman" w:hAnsi="Times New Roman" w:cs="Times New Roman"/>
          </w:rPr>
          <w:delText xml:space="preserve">smaller </w:delText>
        </w:r>
      </w:del>
      <w:ins w:id="340" w:author="Jens Stevens" w:date="2017-08-16T14:28:00Z">
        <w:r w:rsidR="009C72B0">
          <w:rPr>
            <w:rFonts w:ascii="Times New Roman" w:hAnsi="Times New Roman" w:cs="Times New Roman"/>
          </w:rPr>
          <w:t xml:space="preserve">larger </w:t>
        </w:r>
      </w:ins>
      <w:r w:rsidR="00714D5D">
        <w:rPr>
          <w:rFonts w:ascii="Times New Roman" w:hAnsi="Times New Roman" w:cs="Times New Roman"/>
        </w:rPr>
        <w:t>SDC values</w:t>
      </w:r>
      <w:r w:rsidR="0030118F">
        <w:rPr>
          <w:rFonts w:ascii="Times New Roman" w:hAnsi="Times New Roman" w:cs="Times New Roman"/>
        </w:rPr>
        <w:t>, even if their percentage of high-severity effects are in the 20-40% range</w:t>
      </w:r>
      <w:r w:rsidR="00714D5D">
        <w:rPr>
          <w:rFonts w:ascii="Times New Roman" w:hAnsi="Times New Roman" w:cs="Times New Roman"/>
        </w:rPr>
        <w:t xml:space="preserve"> (Figure </w:t>
      </w:r>
      <w:ins w:id="341" w:author="Miller, Jay D -FS" w:date="2017-08-25T09:00:00Z">
        <w:r w:rsidR="009B5781">
          <w:rPr>
            <w:rFonts w:ascii="Times New Roman" w:hAnsi="Times New Roman" w:cs="Times New Roman"/>
          </w:rPr>
          <w:t>3</w:t>
        </w:r>
      </w:ins>
      <w:del w:id="342" w:author="Miller, Jay D -FS" w:date="2017-08-25T09:00:00Z">
        <w:r w:rsidR="00714D5D" w:rsidDel="009B5781">
          <w:rPr>
            <w:rFonts w:ascii="Times New Roman" w:hAnsi="Times New Roman" w:cs="Times New Roman"/>
          </w:rPr>
          <w:delText>2</w:delText>
        </w:r>
      </w:del>
      <w:r w:rsidR="00714D5D">
        <w:rPr>
          <w:rFonts w:ascii="Times New Roman" w:hAnsi="Times New Roman" w:cs="Times New Roman"/>
        </w:rPr>
        <w:t xml:space="preserve">).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BD2BAD">
        <w:rPr>
          <w:rFonts w:ascii="Times New Roman" w:hAnsi="Times New Roman" w:cs="Times New Roman"/>
          <w:noProof/>
        </w:rPr>
        <w:t>(</w:t>
      </w:r>
      <w:hyperlink w:anchor="_ENREF_44" w:tooltip="Stephens, 2013 #1935"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3</w:t>
        </w:r>
      </w:hyperlink>
      <w:r w:rsidR="00BD2BAD">
        <w:rPr>
          <w:rFonts w:ascii="Times New Roman" w:hAnsi="Times New Roman" w:cs="Times New Roman"/>
          <w:noProof/>
        </w:rPr>
        <w:t xml:space="preserve">; </w:t>
      </w:r>
      <w:hyperlink w:anchor="_ENREF_26" w:tooltip="Millar, 2015 #3121" w:history="1">
        <w:r w:rsidR="001703BE">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35" w:tooltip="North, 2015 #2875" w:history="1">
        <w:r w:rsidR="001703BE">
          <w:rPr>
            <w:rFonts w:ascii="Times New Roman" w:hAnsi="Times New Roman" w:cs="Times New Roman"/>
            <w:noProof/>
          </w:rPr>
          <w:t>North</w:t>
        </w:r>
        <w:r w:rsidR="001703BE" w:rsidRPr="00BD2BAD">
          <w:rPr>
            <w:rFonts w:ascii="Times New Roman" w:hAnsi="Times New Roman" w:cs="Times New Roman"/>
            <w:i/>
            <w:noProof/>
          </w:rPr>
          <w:t xml:space="preserve"> et al.</w:t>
        </w:r>
        <w:r w:rsidR="001703BE">
          <w:rPr>
            <w:rFonts w:ascii="Times New Roman" w:hAnsi="Times New Roman" w:cs="Times New Roman"/>
            <w:noProof/>
          </w:rPr>
          <w:t>, 2015</w:t>
        </w:r>
      </w:hyperlink>
      <w:r w:rsidR="00BD2BAD">
        <w:rPr>
          <w:rFonts w:ascii="Times New Roman" w:hAnsi="Times New Roman" w:cs="Times New Roman"/>
          <w:noProof/>
        </w:rPr>
        <w:t xml:space="preserve">; </w:t>
      </w:r>
      <w:hyperlink w:anchor="_ENREF_47" w:tooltip="Stephens, 2016 #3327" w:history="1">
        <w:r w:rsidR="001703BE">
          <w:rPr>
            <w:rFonts w:ascii="Times New Roman" w:hAnsi="Times New Roman" w:cs="Times New Roman"/>
            <w:noProof/>
          </w:rPr>
          <w:t>Stephens</w:t>
        </w:r>
        <w:r w:rsidR="001703BE" w:rsidRPr="00BD2BAD">
          <w:rPr>
            <w:rFonts w:ascii="Times New Roman" w:hAnsi="Times New Roman" w:cs="Times New Roman"/>
            <w:i/>
            <w:noProof/>
          </w:rPr>
          <w:t xml:space="preserve"> et al.</w:t>
        </w:r>
        <w:r w:rsidR="001703BE">
          <w:rPr>
            <w:rFonts w:ascii="Times New Roman" w:hAnsi="Times New Roman" w:cs="Times New Roman"/>
            <w:noProof/>
          </w:rPr>
          <w:t>, 2016</w:t>
        </w:r>
      </w:hyperlink>
      <w:r w:rsidR="00BD2BA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25ED16D8" w14:textId="4D84CDFC" w:rsidR="005A6918" w:rsidRDefault="00495EDE" w:rsidP="00D45535">
      <w:pPr>
        <w:spacing w:line="480" w:lineRule="auto"/>
        <w:ind w:firstLine="720"/>
        <w:rPr>
          <w:rFonts w:ascii="Times New Roman" w:hAnsi="Times New Roman" w:cs="Times New Roman"/>
        </w:rPr>
      </w:pPr>
      <w:r>
        <w:rPr>
          <w:rFonts w:ascii="Times New Roman" w:hAnsi="Times New Roman" w:cs="Times New Roman"/>
        </w:rPr>
        <w:t xml:space="preserve">This work was also supported by a research partnership between the </w:t>
      </w:r>
      <w:r w:rsidRPr="00491EEB">
        <w:rPr>
          <w:rFonts w:ascii="Times New Roman" w:hAnsi="Times New Roman" w:cs="Times New Roman"/>
        </w:rPr>
        <w:t xml:space="preserve">US Forest Service Pacific Southwest Research Station and UC Berkeley College of Natural Resources </w:t>
      </w:r>
      <w:r>
        <w:rPr>
          <w:rFonts w:ascii="Times New Roman" w:hAnsi="Times New Roman" w:cs="Times New Roman"/>
        </w:rPr>
        <w:t>(project no. 16-JV-11272167-063).</w:t>
      </w:r>
      <w:ins w:id="343" w:author="Jens Stevens" w:date="2017-08-27T17:12:00Z">
        <w:r w:rsidR="00204A03">
          <w:rPr>
            <w:rFonts w:ascii="Times New Roman" w:hAnsi="Times New Roman" w:cs="Times New Roman"/>
          </w:rPr>
          <w:t xml:space="preserve"> Zack Steel and Sean Parks provided helpful comments on an earlier version of this manuscript.</w:t>
        </w:r>
      </w:ins>
    </w:p>
    <w:p w14:paraId="0C166D75" w14:textId="77777777" w:rsidR="001703BE" w:rsidRPr="001703BE" w:rsidRDefault="005A6918" w:rsidP="001703BE">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1703BE" w:rsidRPr="001703BE">
        <w:rPr>
          <w:b/>
          <w:noProof/>
        </w:rPr>
        <w:t>Literature Cited</w:t>
      </w:r>
    </w:p>
    <w:p w14:paraId="50523ADF" w14:textId="77777777" w:rsidR="001703BE" w:rsidRPr="001703BE" w:rsidRDefault="001703BE" w:rsidP="001703BE">
      <w:pPr>
        <w:pStyle w:val="EndNoteBibliographyTitle"/>
        <w:rPr>
          <w:b/>
          <w:noProof/>
        </w:rPr>
      </w:pPr>
    </w:p>
    <w:p w14:paraId="5C4CDA2B" w14:textId="77777777" w:rsidR="001703BE" w:rsidRPr="001703BE" w:rsidRDefault="001703BE" w:rsidP="001703BE">
      <w:pPr>
        <w:pStyle w:val="EndNoteBibliography"/>
        <w:rPr>
          <w:noProof/>
        </w:rPr>
      </w:pPr>
      <w:bookmarkStart w:id="344" w:name="_ENREF_1"/>
      <w:r w:rsidRPr="001703BE">
        <w:rPr>
          <w:noProof/>
        </w:rPr>
        <w:t>Abatzoglou, J.T., 2013. Development of gridded surface meteorological data for ecological applications and modelling. International Journal of Climatology 33, 121-131.</w:t>
      </w:r>
      <w:bookmarkEnd w:id="344"/>
    </w:p>
    <w:p w14:paraId="7D3FD8B6" w14:textId="77777777" w:rsidR="001703BE" w:rsidRPr="001703BE" w:rsidRDefault="001703BE" w:rsidP="001703BE">
      <w:pPr>
        <w:pStyle w:val="EndNoteBibliography"/>
        <w:rPr>
          <w:noProof/>
        </w:rPr>
      </w:pPr>
      <w:bookmarkStart w:id="345" w:name="_ENREF_2"/>
      <w:r w:rsidRPr="001703BE">
        <w:rPr>
          <w:noProof/>
        </w:rPr>
        <w:t>Calcagno, V., de Mazancourt, C., 2010. glmulti: an R package for easy automated model selection with (generalized) linear models. Journal of Statistical Software 34, 1-29.</w:t>
      </w:r>
      <w:bookmarkEnd w:id="345"/>
    </w:p>
    <w:p w14:paraId="1B9CFD25" w14:textId="77777777" w:rsidR="001703BE" w:rsidRPr="001703BE" w:rsidRDefault="001703BE" w:rsidP="001703BE">
      <w:pPr>
        <w:pStyle w:val="EndNoteBibliography"/>
        <w:rPr>
          <w:noProof/>
        </w:rPr>
      </w:pPr>
      <w:bookmarkStart w:id="346" w:name="_ENREF_3"/>
      <w:r w:rsidRPr="001703BE">
        <w:rPr>
          <w:noProof/>
        </w:rPr>
        <w:t>Cansler, C.A., McKenzie, D., 2014. Climate, fire size, and biophysical setting control fire severity and spatial pattern in the northern Cascade Range, USA. Ecol. Appl. 24, 1037-1056.</w:t>
      </w:r>
      <w:bookmarkEnd w:id="346"/>
    </w:p>
    <w:p w14:paraId="00B0D5C9" w14:textId="77777777" w:rsidR="001703BE" w:rsidRPr="001703BE" w:rsidRDefault="001703BE" w:rsidP="001703BE">
      <w:pPr>
        <w:pStyle w:val="EndNoteBibliography"/>
        <w:rPr>
          <w:noProof/>
        </w:rPr>
      </w:pPr>
      <w:bookmarkStart w:id="347" w:name="_ENREF_4"/>
      <w:r w:rsidRPr="001703BE">
        <w:rPr>
          <w:noProof/>
        </w:rPr>
        <w:t>Chambers, M.E., Fornwalt, P.J., Malone, S.L., Battaglia, M.A., 2016. Patterns of conifer regeneration following high severity wildfire in ponderosa pine – dominated forests of the Colorado Front Range. For. Ecol. Manag. 378, 57-67.</w:t>
      </w:r>
      <w:bookmarkEnd w:id="347"/>
    </w:p>
    <w:p w14:paraId="4B915A66" w14:textId="77777777" w:rsidR="001703BE" w:rsidRPr="001703BE" w:rsidRDefault="001703BE" w:rsidP="001703BE">
      <w:pPr>
        <w:pStyle w:val="EndNoteBibliography"/>
        <w:rPr>
          <w:noProof/>
        </w:rPr>
      </w:pPr>
      <w:bookmarkStart w:id="348" w:name="_ENREF_5"/>
      <w:r w:rsidRPr="001703BE">
        <w:rPr>
          <w:noProof/>
        </w:rPr>
        <w:t>Collins, B.M., 2014. Fire weather and large fire potential in the northern Sierra Nevada. Agric. For. Meteorol. 189–190, 30-35.</w:t>
      </w:r>
      <w:bookmarkEnd w:id="348"/>
    </w:p>
    <w:p w14:paraId="224654C3" w14:textId="77777777" w:rsidR="001703BE" w:rsidRPr="001703BE" w:rsidRDefault="001703BE" w:rsidP="001703BE">
      <w:pPr>
        <w:pStyle w:val="EndNoteBibliography"/>
        <w:rPr>
          <w:noProof/>
        </w:rPr>
      </w:pPr>
      <w:bookmarkStart w:id="349" w:name="_ENREF_6"/>
      <w:r w:rsidRPr="001703BE">
        <w:rPr>
          <w:noProof/>
        </w:rPr>
        <w:t>Collins, B.M., Kelly, M., van Wagtendonk, J.W., Stephens, S.L., 2007. Spatial patterns of large natural fires in Sierra Nevada wilderness areas. Landsc. Ecol. 22, 545-557.</w:t>
      </w:r>
      <w:bookmarkEnd w:id="349"/>
    </w:p>
    <w:p w14:paraId="35D68B3C" w14:textId="77777777" w:rsidR="001703BE" w:rsidRPr="001703BE" w:rsidRDefault="001703BE" w:rsidP="001703BE">
      <w:pPr>
        <w:pStyle w:val="EndNoteBibliography"/>
        <w:rPr>
          <w:noProof/>
        </w:rPr>
      </w:pPr>
      <w:bookmarkStart w:id="350" w:name="_ENREF_7"/>
      <w:r w:rsidRPr="001703BE">
        <w:rPr>
          <w:noProof/>
        </w:rPr>
        <w:t>Collins, B.M., Stevens, J.T., Miller, J.D., Stephens, S.L., Brown, P.M., North, M.P., 2017. Alternative characterization of forest fire regimes: incorporating spatial patterns. Landsc. Ecol. 32, 1543-1552.</w:t>
      </w:r>
      <w:bookmarkEnd w:id="350"/>
    </w:p>
    <w:p w14:paraId="7943AD68" w14:textId="77777777" w:rsidR="001703BE" w:rsidRPr="001703BE" w:rsidRDefault="001703BE" w:rsidP="001703BE">
      <w:pPr>
        <w:pStyle w:val="EndNoteBibliography"/>
        <w:rPr>
          <w:noProof/>
        </w:rPr>
      </w:pPr>
      <w:bookmarkStart w:id="351" w:name="_ENREF_8"/>
      <w:r w:rsidRPr="001703BE">
        <w:rPr>
          <w:noProof/>
        </w:rPr>
        <w:t>Coppoletta, M., Merriam, K.E., Collins, B.M., 2016. Post-fire vegetation and fuel development influences fire severity patterns in reburns. Ecol. Appl. 26, 686-699.</w:t>
      </w:r>
      <w:bookmarkEnd w:id="351"/>
    </w:p>
    <w:p w14:paraId="249DFC9A" w14:textId="77777777" w:rsidR="001703BE" w:rsidRPr="001703BE" w:rsidRDefault="001703BE" w:rsidP="001703BE">
      <w:pPr>
        <w:pStyle w:val="EndNoteBibliography"/>
        <w:rPr>
          <w:noProof/>
        </w:rPr>
      </w:pPr>
      <w:bookmarkStart w:id="352" w:name="_ENREF_9"/>
      <w:r w:rsidRPr="001703BE">
        <w:rPr>
          <w:noProof/>
        </w:rPr>
        <w:t>Crotteau, J.S., Morgan Varner Iii, J., Ritchie, M.W., 2013. Post-fire regeneration across a fire severity gradient in the southern Cascades. For. Ecol. Manag. 287, 103-112.</w:t>
      </w:r>
      <w:bookmarkEnd w:id="352"/>
    </w:p>
    <w:p w14:paraId="6D82622F" w14:textId="77777777" w:rsidR="001703BE" w:rsidRPr="001703BE" w:rsidRDefault="001703BE" w:rsidP="001703BE">
      <w:pPr>
        <w:pStyle w:val="EndNoteBibliography"/>
        <w:rPr>
          <w:noProof/>
        </w:rPr>
      </w:pPr>
      <w:bookmarkStart w:id="353" w:name="_ENREF_10"/>
      <w:r w:rsidRPr="001703BE">
        <w:rPr>
          <w:noProof/>
        </w:rPr>
        <w:t>Estes, B.L., Knapp, E.E., Skinner, C.N., Miller, J.D., Preisler, H.K., 2017. Factors influencing fire severity under moderate burning conditions in the Klamath Mountains, northern California, USA. Ecosphere 8, e01794-n/a.</w:t>
      </w:r>
      <w:bookmarkEnd w:id="353"/>
    </w:p>
    <w:p w14:paraId="41C0FFC2" w14:textId="77777777" w:rsidR="001703BE" w:rsidRPr="001703BE" w:rsidRDefault="001703BE" w:rsidP="001703BE">
      <w:pPr>
        <w:pStyle w:val="EndNoteBibliography"/>
        <w:rPr>
          <w:noProof/>
        </w:rPr>
      </w:pPr>
      <w:bookmarkStart w:id="354" w:name="_ENREF_11"/>
      <w:r w:rsidRPr="001703BE">
        <w:rPr>
          <w:noProof/>
        </w:rPr>
        <w:t>Harris, L., Taylor, A.H., 2015. Topography, fuels and fire exclusion drive fire severity of the Rim Fire in an old-growth mixed- conifer forest, Yosemite National Park, USA. Ecosystems 18, 1192-1208.</w:t>
      </w:r>
      <w:bookmarkEnd w:id="354"/>
    </w:p>
    <w:p w14:paraId="45F31E33" w14:textId="77777777" w:rsidR="001703BE" w:rsidRPr="001703BE" w:rsidRDefault="001703BE" w:rsidP="001703BE">
      <w:pPr>
        <w:pStyle w:val="EndNoteBibliography"/>
        <w:rPr>
          <w:noProof/>
        </w:rPr>
      </w:pPr>
      <w:bookmarkStart w:id="355" w:name="_ENREF_12"/>
      <w:r w:rsidRPr="001703BE">
        <w:rPr>
          <w:noProof/>
        </w:rPr>
        <w:t>Harvey, B.J., Donato, D.C., Turner, M.G., 2016a. Burn me twice, shame on who? Interactions between successive forest fires across a temperate mountain region. Ecology 97, 2272-2282.</w:t>
      </w:r>
      <w:bookmarkEnd w:id="355"/>
    </w:p>
    <w:p w14:paraId="541F684B" w14:textId="77777777" w:rsidR="001703BE" w:rsidRPr="001703BE" w:rsidRDefault="001703BE" w:rsidP="001703BE">
      <w:pPr>
        <w:pStyle w:val="EndNoteBibliography"/>
        <w:rPr>
          <w:noProof/>
        </w:rPr>
      </w:pPr>
      <w:bookmarkStart w:id="356" w:name="_ENREF_13"/>
      <w:r w:rsidRPr="001703BE">
        <w:rPr>
          <w:noProof/>
        </w:rPr>
        <w:t>Harvey, B.J., Donato, D.C., Turner, M.G., 2016b. Drivers and trends in landscape patterns of stand-replacing fire in forests of the US Northern Rocky Mountains (1984–2010). Landsc. Ecol. 31, 2367-2383.</w:t>
      </w:r>
      <w:bookmarkEnd w:id="356"/>
    </w:p>
    <w:p w14:paraId="7007140F" w14:textId="77777777" w:rsidR="001703BE" w:rsidRPr="001703BE" w:rsidRDefault="001703BE" w:rsidP="001703BE">
      <w:pPr>
        <w:pStyle w:val="EndNoteBibliography"/>
        <w:rPr>
          <w:noProof/>
        </w:rPr>
      </w:pPr>
      <w:bookmarkStart w:id="357" w:name="_ENREF_14"/>
      <w:r w:rsidRPr="001703BE">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 Ecol. Manag. 366, 221-250.</w:t>
      </w:r>
      <w:bookmarkEnd w:id="357"/>
    </w:p>
    <w:p w14:paraId="4E5F4F36" w14:textId="77777777" w:rsidR="001703BE" w:rsidRPr="001703BE" w:rsidRDefault="001703BE" w:rsidP="001703BE">
      <w:pPr>
        <w:pStyle w:val="EndNoteBibliography"/>
        <w:rPr>
          <w:noProof/>
        </w:rPr>
      </w:pPr>
      <w:bookmarkStart w:id="358" w:name="_ENREF_15"/>
      <w:r w:rsidRPr="001703BE">
        <w:rPr>
          <w:noProof/>
        </w:rPr>
        <w:t>Holling, C.S., 1973. Resilience and stability of ecological systems. Annu. Rev. Ecol. Syst. 4, 1-23.</w:t>
      </w:r>
      <w:bookmarkEnd w:id="358"/>
    </w:p>
    <w:p w14:paraId="52A1D268" w14:textId="77777777" w:rsidR="001703BE" w:rsidRPr="001703BE" w:rsidRDefault="001703BE" w:rsidP="001703BE">
      <w:pPr>
        <w:pStyle w:val="EndNoteBibliography"/>
        <w:rPr>
          <w:noProof/>
        </w:rPr>
      </w:pPr>
      <w:bookmarkStart w:id="359" w:name="_ENREF_16"/>
      <w:r w:rsidRPr="001703BE">
        <w:rPr>
          <w:noProof/>
        </w:rPr>
        <w:t>Johnstone, J.F., Allen, C.D., Franklin, J.F., Frelich, L.E., Harvey, B.J., Higuera, P.E., Mack, M.C., Meentemeyer, R.K., Metz, M.R., Perry, G.L.W., Schoennagel, T., Turner, M.G., 2016. Changing disturbance regimes, ecological memory, and forest resilience. Frontiers in Ecology and the Environment 14, 369-378.</w:t>
      </w:r>
      <w:bookmarkEnd w:id="359"/>
    </w:p>
    <w:p w14:paraId="05B83008" w14:textId="77777777" w:rsidR="001703BE" w:rsidRPr="001703BE" w:rsidRDefault="001703BE" w:rsidP="001703BE">
      <w:pPr>
        <w:pStyle w:val="EndNoteBibliography"/>
        <w:rPr>
          <w:noProof/>
        </w:rPr>
      </w:pPr>
      <w:bookmarkStart w:id="360" w:name="_ENREF_17"/>
      <w:r w:rsidRPr="001703BE">
        <w:rPr>
          <w:noProof/>
        </w:rPr>
        <w:t>Jones, G.M., Gutiérrez, R.J., Tempel, D.J., Whitmore, S.A., Berigan, W.J., Peery, M.Z., 2016. Megafires: an emerging threat to old-forest species. Frontiers in Ecology and the Environment 14, 300-306.</w:t>
      </w:r>
      <w:bookmarkEnd w:id="360"/>
    </w:p>
    <w:p w14:paraId="70ED2856" w14:textId="77777777" w:rsidR="001703BE" w:rsidRPr="001703BE" w:rsidRDefault="001703BE" w:rsidP="001703BE">
      <w:pPr>
        <w:pStyle w:val="EndNoteBibliography"/>
        <w:rPr>
          <w:noProof/>
        </w:rPr>
      </w:pPr>
      <w:bookmarkStart w:id="361" w:name="_ENREF_18"/>
      <w:r w:rsidRPr="001703BE">
        <w:rPr>
          <w:noProof/>
        </w:rPr>
        <w:t>Keeler-Wolf, T., 2007. The history of vegetation classification and mapping in California. In: Barbour, M.G., Keeler-Wolf, T., Schoenherr, A.A. (Eds.), Terrestrial vegetation of California. University of California Press, Berkeley, CA, pp. 1-42.</w:t>
      </w:r>
      <w:bookmarkEnd w:id="361"/>
    </w:p>
    <w:p w14:paraId="6EF736C7" w14:textId="77777777" w:rsidR="001703BE" w:rsidRPr="001703BE" w:rsidRDefault="001703BE" w:rsidP="001703BE">
      <w:pPr>
        <w:pStyle w:val="EndNoteBibliography"/>
        <w:rPr>
          <w:noProof/>
        </w:rPr>
      </w:pPr>
      <w:bookmarkStart w:id="362" w:name="_ENREF_19"/>
      <w:r w:rsidRPr="001703BE">
        <w:rPr>
          <w:noProof/>
        </w:rPr>
        <w:t>Kemp, K.B., Higuera, P.E., Morgan, P., 2016. Fire legacies impact conifer regeneration across environmental gradients in the U.S. northern Rockies. Landsc. Ecol. 31, 619-636.</w:t>
      </w:r>
      <w:bookmarkEnd w:id="362"/>
    </w:p>
    <w:p w14:paraId="5E6AC011" w14:textId="77777777" w:rsidR="001703BE" w:rsidRPr="001703BE" w:rsidRDefault="001703BE" w:rsidP="001703BE">
      <w:pPr>
        <w:pStyle w:val="EndNoteBibliography"/>
        <w:rPr>
          <w:noProof/>
        </w:rPr>
      </w:pPr>
      <w:bookmarkStart w:id="363" w:name="_ENREF_20"/>
      <w:r w:rsidRPr="001703BE">
        <w:rPr>
          <w:noProof/>
        </w:rPr>
        <w:t>Key, C.H., Benson, N.C., 2006. Landscape assessment: remote sensing of severity, the Normalized Burn Ratio. In: Lutes, D.C. (Ed.), FIREMON: Fire effects monitoring and inventory system Ogden, Utah: USDA Forest Service, Rocky Mountain Res. Station, Fort Collins, Colorado, USA, pp. LA25 - LA41.</w:t>
      </w:r>
      <w:bookmarkEnd w:id="363"/>
    </w:p>
    <w:p w14:paraId="6DD55108" w14:textId="77777777" w:rsidR="001703BE" w:rsidRPr="001703BE" w:rsidRDefault="001703BE" w:rsidP="001703BE">
      <w:pPr>
        <w:pStyle w:val="EndNoteBibliography"/>
        <w:rPr>
          <w:noProof/>
        </w:rPr>
      </w:pPr>
      <w:bookmarkStart w:id="364" w:name="_ENREF_21"/>
      <w:r w:rsidRPr="001703BE">
        <w:rPr>
          <w:noProof/>
        </w:rPr>
        <w:t>Littell, J.S., McKenzie, D., Peterson, D.L., Westerling, A.L., 2009. Climate and wildfire area burned in western U.S. ecoprovinces, 1916–2003. Ecol. Appl. 19, 1003-1021.</w:t>
      </w:r>
      <w:bookmarkEnd w:id="364"/>
    </w:p>
    <w:p w14:paraId="610DA039" w14:textId="77777777" w:rsidR="001703BE" w:rsidRPr="001703BE" w:rsidRDefault="001703BE" w:rsidP="001703BE">
      <w:pPr>
        <w:pStyle w:val="EndNoteBibliography"/>
        <w:rPr>
          <w:noProof/>
        </w:rPr>
      </w:pPr>
      <w:bookmarkStart w:id="365" w:name="_ENREF_22"/>
      <w:r w:rsidRPr="001703BE">
        <w:rPr>
          <w:noProof/>
        </w:rPr>
        <w:t xml:space="preserve">Lydersen, J.M., Collins, B.M., Brooks, M.L., Matchett, J.R., Shive, K.L., Povak, N.A., Smith, D.F., 2017. Evidence of fuels management and fire weather influencing fire severity in an extreme fire event. Ecol. Appl. </w:t>
      </w:r>
      <w:r w:rsidRPr="001703BE">
        <w:rPr>
          <w:i/>
          <w:noProof/>
        </w:rPr>
        <w:t>in press</w:t>
      </w:r>
      <w:r w:rsidRPr="001703BE">
        <w:rPr>
          <w:noProof/>
        </w:rPr>
        <w:t>.</w:t>
      </w:r>
      <w:bookmarkEnd w:id="365"/>
    </w:p>
    <w:p w14:paraId="176DC545" w14:textId="77777777" w:rsidR="001703BE" w:rsidRPr="001703BE" w:rsidRDefault="001703BE" w:rsidP="001703BE">
      <w:pPr>
        <w:pStyle w:val="EndNoteBibliography"/>
        <w:rPr>
          <w:noProof/>
        </w:rPr>
      </w:pPr>
      <w:bookmarkStart w:id="366" w:name="_ENREF_23"/>
      <w:r w:rsidRPr="001703BE">
        <w:rPr>
          <w:noProof/>
        </w:rPr>
        <w:t>Lydersen, J.M., Collins, B.M., Miller, J.D., Fry, D.L., Stephens, S.L., 2016. Relating fire-caused change in forest structure to remotely sensed estimates of fire severity. Fire Ecology 12, 99-116.</w:t>
      </w:r>
      <w:bookmarkEnd w:id="366"/>
    </w:p>
    <w:p w14:paraId="2B15234E" w14:textId="77777777" w:rsidR="001703BE" w:rsidRPr="001703BE" w:rsidRDefault="001703BE" w:rsidP="001703BE">
      <w:pPr>
        <w:pStyle w:val="EndNoteBibliography"/>
        <w:rPr>
          <w:noProof/>
        </w:rPr>
      </w:pPr>
      <w:bookmarkStart w:id="367" w:name="_ENREF_24"/>
      <w:r w:rsidRPr="001703BE">
        <w:rPr>
          <w:noProof/>
        </w:rPr>
        <w:t>Lydersen, J.M., North, M.P., Collins, B.M., 2014. Severity of an uncharacteristically large wildfire, the Rim Fire, in forests with relatively restored frequent fire regimes. For. Ecol. Manag. 328, 326-334.</w:t>
      </w:r>
      <w:bookmarkEnd w:id="367"/>
    </w:p>
    <w:p w14:paraId="2225B5D1" w14:textId="77777777" w:rsidR="001703BE" w:rsidRPr="001703BE" w:rsidRDefault="001703BE" w:rsidP="001703BE">
      <w:pPr>
        <w:pStyle w:val="EndNoteBibliography"/>
        <w:rPr>
          <w:noProof/>
        </w:rPr>
      </w:pPr>
      <w:bookmarkStart w:id="368" w:name="_ENREF_25"/>
      <w:r w:rsidRPr="001703BE">
        <w:rPr>
          <w:noProof/>
        </w:rPr>
        <w:t>Meyer, M.D., 2015. Forest Fire Severity Patterns of Resource Objective Wildfires in the Southern Sierra Nevada. Journal of Forestry 113, 49-56.</w:t>
      </w:r>
      <w:bookmarkEnd w:id="368"/>
    </w:p>
    <w:p w14:paraId="22A16A59" w14:textId="77777777" w:rsidR="001703BE" w:rsidRPr="001703BE" w:rsidRDefault="001703BE" w:rsidP="001703BE">
      <w:pPr>
        <w:pStyle w:val="EndNoteBibliography"/>
        <w:rPr>
          <w:noProof/>
        </w:rPr>
      </w:pPr>
      <w:bookmarkStart w:id="369" w:name="_ENREF_26"/>
      <w:r w:rsidRPr="001703BE">
        <w:rPr>
          <w:noProof/>
        </w:rPr>
        <w:t>Millar, C.I., Stephenson, N.L., 2015. Temperate forest health in an era of emerging megadisturbance. Science 349, 823-826.</w:t>
      </w:r>
      <w:bookmarkEnd w:id="369"/>
    </w:p>
    <w:p w14:paraId="19C07A54" w14:textId="77777777" w:rsidR="001703BE" w:rsidRPr="001703BE" w:rsidRDefault="001703BE" w:rsidP="001703BE">
      <w:pPr>
        <w:pStyle w:val="EndNoteBibliography"/>
        <w:rPr>
          <w:noProof/>
        </w:rPr>
      </w:pPr>
      <w:bookmarkStart w:id="370" w:name="_ENREF_27"/>
      <w:r w:rsidRPr="001703BE">
        <w:rPr>
          <w:noProof/>
        </w:rPr>
        <w:t>Miller, J.D., Collins, B.M., Lutz, J.A., Stephens, S.L., van Wagtendonk, J.W., Yasuda, D.A., 2012a. Differences in wildfires among ecoregions and land management agencies in the Sierra Nevada region, California, USA. Ecosphere 3, art80.</w:t>
      </w:r>
      <w:bookmarkEnd w:id="370"/>
    </w:p>
    <w:p w14:paraId="606818E0" w14:textId="77777777" w:rsidR="001703BE" w:rsidRPr="001703BE" w:rsidRDefault="001703BE" w:rsidP="001703BE">
      <w:pPr>
        <w:pStyle w:val="EndNoteBibliography"/>
        <w:rPr>
          <w:noProof/>
        </w:rPr>
      </w:pPr>
      <w:bookmarkStart w:id="371" w:name="_ENREF_28"/>
      <w:r w:rsidRPr="001703BE">
        <w:rPr>
          <w:noProof/>
        </w:rPr>
        <w:t>Miller, J.D., Knapp, E.E., Key, C.H., Skinner, C.N., Isbell, C.J., Creasy, R.M., Sherlock, J.W., 2009a. Calibration and validation of the relative differenced Normalized Burn Ratio (RdNBR) to three measures of fire severity in the Sierra Nevada and Klamath Mountains, California, USA. Remote Sens. Environ. 113, 645-656.</w:t>
      </w:r>
      <w:bookmarkEnd w:id="371"/>
    </w:p>
    <w:p w14:paraId="1F87DAD4" w14:textId="77777777" w:rsidR="001703BE" w:rsidRPr="001703BE" w:rsidRDefault="001703BE" w:rsidP="001703BE">
      <w:pPr>
        <w:pStyle w:val="EndNoteBibliography"/>
        <w:rPr>
          <w:noProof/>
        </w:rPr>
      </w:pPr>
      <w:bookmarkStart w:id="372" w:name="_ENREF_29"/>
      <w:r w:rsidRPr="001703BE">
        <w:rPr>
          <w:noProof/>
        </w:rPr>
        <w:t>Miller, J.D., Quayle, B., 2015. Calibration and validation of immediate post-fire satellite derived data to three severity metrics. Fire Ecology 11, 12-30.</w:t>
      </w:r>
      <w:bookmarkEnd w:id="372"/>
    </w:p>
    <w:p w14:paraId="4CC0FB40" w14:textId="77777777" w:rsidR="001703BE" w:rsidRPr="001703BE" w:rsidRDefault="001703BE" w:rsidP="001703BE">
      <w:pPr>
        <w:pStyle w:val="EndNoteBibliography"/>
        <w:rPr>
          <w:noProof/>
        </w:rPr>
      </w:pPr>
      <w:bookmarkStart w:id="373" w:name="_ENREF_30"/>
      <w:r w:rsidRPr="001703BE">
        <w:rPr>
          <w:noProof/>
        </w:rPr>
        <w:t>Miller, J.D., Safford, H., 2012. Trends in wildfire severity 1984-2010 in the Sierra Nevada, Modoc Plateau and southern Cascades, California, USA. Fire Ecology 8, 41-57.</w:t>
      </w:r>
      <w:bookmarkEnd w:id="373"/>
    </w:p>
    <w:p w14:paraId="1A74C59E" w14:textId="77777777" w:rsidR="001703BE" w:rsidRPr="001703BE" w:rsidRDefault="001703BE" w:rsidP="001703BE">
      <w:pPr>
        <w:pStyle w:val="EndNoteBibliography"/>
        <w:rPr>
          <w:noProof/>
        </w:rPr>
      </w:pPr>
      <w:bookmarkStart w:id="374" w:name="_ENREF_31"/>
      <w:r w:rsidRPr="001703BE">
        <w:rPr>
          <w:noProof/>
        </w:rPr>
        <w:t>Miller, J.D., Safford, H.D., Crimmins, M., Thode, A.E., 2009b. Quantitative evidence for increasing forest fire severity in the Sierra Nevada and southern Cascade Mountains, California and Nevada, USA. Ecosystems 12, 16-32.</w:t>
      </w:r>
      <w:bookmarkEnd w:id="374"/>
    </w:p>
    <w:p w14:paraId="6AB30323" w14:textId="77777777" w:rsidR="001703BE" w:rsidRPr="001703BE" w:rsidRDefault="001703BE" w:rsidP="001703BE">
      <w:pPr>
        <w:pStyle w:val="EndNoteBibliography"/>
        <w:rPr>
          <w:noProof/>
        </w:rPr>
      </w:pPr>
      <w:bookmarkStart w:id="375" w:name="_ENREF_32"/>
      <w:r w:rsidRPr="001703BE">
        <w:rPr>
          <w:noProof/>
        </w:rPr>
        <w:t>Miller, J.D., Skinner, C.N., Safford, H.D., Knapp, E.E., Ramirez, C.M., 2012b. Trends and causes of severity, size, and number of fires in northwestern California, USA. Ecol. Appl. 22, 184-203.</w:t>
      </w:r>
      <w:bookmarkEnd w:id="375"/>
    </w:p>
    <w:p w14:paraId="77834747" w14:textId="77777777" w:rsidR="001703BE" w:rsidRPr="001703BE" w:rsidRDefault="001703BE" w:rsidP="001703BE">
      <w:pPr>
        <w:pStyle w:val="EndNoteBibliography"/>
        <w:rPr>
          <w:noProof/>
        </w:rPr>
      </w:pPr>
      <w:bookmarkStart w:id="376" w:name="_ENREF_33"/>
      <w:r w:rsidRPr="001703BE">
        <w:rPr>
          <w:noProof/>
        </w:rPr>
        <w:t>Miller, J.D., Thode, A.E., 2007. Quantifying burn severity in a heterogeneous landscape with a relative version of the delta Normalized Burn Ratio (dNBR). Remote Sens. Environ. 109, 66-80.</w:t>
      </w:r>
      <w:bookmarkEnd w:id="376"/>
    </w:p>
    <w:p w14:paraId="2D933451" w14:textId="77777777" w:rsidR="001703BE" w:rsidRPr="001703BE" w:rsidRDefault="001703BE" w:rsidP="001703BE">
      <w:pPr>
        <w:pStyle w:val="EndNoteBibliography"/>
        <w:rPr>
          <w:noProof/>
        </w:rPr>
      </w:pPr>
      <w:bookmarkStart w:id="377" w:name="_ENREF_34"/>
      <w:r w:rsidRPr="001703BE">
        <w:rPr>
          <w:noProof/>
        </w:rPr>
        <w:t>North, M., Collins, B.M., Stephens, S., 2012. Using fire to increase the scale, benefits, and future maintenance of fuels treatments. Journal of Forestry 110, 392-401.</w:t>
      </w:r>
      <w:bookmarkEnd w:id="377"/>
    </w:p>
    <w:p w14:paraId="2186713A" w14:textId="77777777" w:rsidR="001703BE" w:rsidRPr="001703BE" w:rsidRDefault="001703BE" w:rsidP="001703BE">
      <w:pPr>
        <w:pStyle w:val="EndNoteBibliography"/>
        <w:rPr>
          <w:noProof/>
        </w:rPr>
      </w:pPr>
      <w:bookmarkStart w:id="378" w:name="_ENREF_35"/>
      <w:r w:rsidRPr="001703BE">
        <w:rPr>
          <w:noProof/>
        </w:rPr>
        <w:t>North, M.P., Stephens, S.L., Collins, B.M., Agee, J.K., Aplet, G., Franklin, J.F., Fulé, P.Z., 2015. Reform forest fire management. Science 349, 1280-1281.</w:t>
      </w:r>
      <w:bookmarkEnd w:id="378"/>
    </w:p>
    <w:p w14:paraId="6B979457" w14:textId="77777777" w:rsidR="001703BE" w:rsidRPr="001703BE" w:rsidRDefault="001703BE" w:rsidP="001703BE">
      <w:pPr>
        <w:pStyle w:val="EndNoteBibliography"/>
        <w:rPr>
          <w:noProof/>
        </w:rPr>
      </w:pPr>
      <w:bookmarkStart w:id="379" w:name="_ENREF_36"/>
      <w:r w:rsidRPr="001703BE">
        <w:rPr>
          <w:noProof/>
        </w:rPr>
        <w:t>Parks, S.A., Holsinger, L.M., Miller, C., Nelson, C.R., 2015. Wildland fire as a self-regulating mechanism: the role of previous burns and weather in limiting fire progression. Ecol. Appl. 25, 1478-1492.</w:t>
      </w:r>
      <w:bookmarkEnd w:id="379"/>
    </w:p>
    <w:p w14:paraId="7D7D10BF" w14:textId="77777777" w:rsidR="001703BE" w:rsidRPr="001703BE" w:rsidRDefault="001703BE" w:rsidP="001703BE">
      <w:pPr>
        <w:pStyle w:val="EndNoteBibliography"/>
        <w:rPr>
          <w:noProof/>
        </w:rPr>
      </w:pPr>
      <w:bookmarkStart w:id="380" w:name="_ENREF_37"/>
      <w:r w:rsidRPr="001703BE">
        <w:rPr>
          <w:noProof/>
        </w:rPr>
        <w:t>Parks, S.A., Holsinger, L.M., Miller, C., Parisien, M.-A., 2017. Analog-based fire regime and vegetation shifts in mountainous regions of the western US. Ecography In Press.</w:t>
      </w:r>
      <w:bookmarkEnd w:id="380"/>
    </w:p>
    <w:p w14:paraId="13807057" w14:textId="77777777" w:rsidR="001703BE" w:rsidRPr="001703BE" w:rsidRDefault="001703BE" w:rsidP="001703BE">
      <w:pPr>
        <w:pStyle w:val="EndNoteBibliography"/>
        <w:rPr>
          <w:noProof/>
        </w:rPr>
      </w:pPr>
      <w:bookmarkStart w:id="381" w:name="_ENREF_38"/>
      <w:r w:rsidRPr="001703BE">
        <w:rPr>
          <w:noProof/>
        </w:rPr>
        <w:t>Perry, D.A., Hessburg, P.F., Skinner, C.N., Spies, T.A., Stephens, S.L., Taylor, A.H., Franklin, J.F., McComb, B., Riegel, G., 2011. The ecology of mixed severity fire regimes in Washington, Oregon, and northern California. For. Ecol. Manag. 262, 703-717.</w:t>
      </w:r>
      <w:bookmarkEnd w:id="381"/>
    </w:p>
    <w:p w14:paraId="7A3E766F" w14:textId="77777777" w:rsidR="001703BE" w:rsidRPr="001703BE" w:rsidRDefault="001703BE" w:rsidP="001703BE">
      <w:pPr>
        <w:pStyle w:val="EndNoteBibliography"/>
        <w:rPr>
          <w:noProof/>
        </w:rPr>
      </w:pPr>
      <w:bookmarkStart w:id="382" w:name="_ENREF_39"/>
      <w:r w:rsidRPr="001703BE">
        <w:rPr>
          <w:noProof/>
        </w:rPr>
        <w:t>Picotte, J.J., Peterson, B., Meier, G., Howard, S.M., 2016. 1984–2010 trends in fire burn severity and area for the conterminous US. Int. J. Wildland Fire 25, 413-420.</w:t>
      </w:r>
      <w:bookmarkEnd w:id="382"/>
    </w:p>
    <w:p w14:paraId="6E5DF182" w14:textId="77777777" w:rsidR="001703BE" w:rsidRPr="001703BE" w:rsidRDefault="001703BE" w:rsidP="001703BE">
      <w:pPr>
        <w:pStyle w:val="EndNoteBibliography"/>
        <w:rPr>
          <w:noProof/>
        </w:rPr>
      </w:pPr>
      <w:bookmarkStart w:id="383" w:name="_ENREF_40"/>
      <w:r w:rsidRPr="001703BE">
        <w:rPr>
          <w:noProof/>
        </w:rPr>
        <w:t>Robock, A., 1988. Enhancement of Surface Cooling Due to Forest Fire Smoke. Science 242, 911-913.</w:t>
      </w:r>
      <w:bookmarkEnd w:id="383"/>
    </w:p>
    <w:p w14:paraId="1A7C2E78" w14:textId="77777777" w:rsidR="001703BE" w:rsidRPr="001703BE" w:rsidRDefault="001703BE" w:rsidP="001703BE">
      <w:pPr>
        <w:pStyle w:val="EndNoteBibliography"/>
        <w:rPr>
          <w:noProof/>
        </w:rPr>
      </w:pPr>
      <w:bookmarkStart w:id="384" w:name="_ENREF_41"/>
      <w:r w:rsidRPr="001703BE">
        <w:rPr>
          <w:noProof/>
        </w:rPr>
        <w:t>Rothermel, R.C., 1991. Predicting behavior and size of crown fires in the Northern Rocky Mountains. In, USDA Forest Service, Intermountain Research Station.</w:t>
      </w:r>
      <w:bookmarkEnd w:id="384"/>
    </w:p>
    <w:p w14:paraId="3AB1DF5F" w14:textId="77777777" w:rsidR="001703BE" w:rsidRPr="001703BE" w:rsidRDefault="001703BE" w:rsidP="001703BE">
      <w:pPr>
        <w:pStyle w:val="EndNoteBibliography"/>
        <w:rPr>
          <w:noProof/>
        </w:rPr>
      </w:pPr>
      <w:bookmarkStart w:id="385" w:name="_ENREF_42"/>
      <w:r w:rsidRPr="001703BE">
        <w:rPr>
          <w:noProof/>
        </w:rPr>
        <w:t>Safford, H.D., Stevens, J.T., 2017. Natural Range of Variation (NRV) for yellow pine and mixed conifer forests in the Sierra Nevada, southern Cascades, and Modoc and Inyo National Forests, California, USA. In. USDA Forest Service, Pacific Southwest Research Station. General Technical Report PSW-GTR-256, Albany, CA.</w:t>
      </w:r>
      <w:bookmarkEnd w:id="385"/>
    </w:p>
    <w:p w14:paraId="4AA06447" w14:textId="77777777" w:rsidR="001703BE" w:rsidRPr="001703BE" w:rsidRDefault="001703BE" w:rsidP="001703BE">
      <w:pPr>
        <w:pStyle w:val="EndNoteBibliography"/>
        <w:rPr>
          <w:noProof/>
        </w:rPr>
      </w:pPr>
      <w:bookmarkStart w:id="386" w:name="_ENREF_43"/>
      <w:r w:rsidRPr="001703BE">
        <w:rPr>
          <w:noProof/>
        </w:rPr>
        <w:t>Safford, H.D., Stevens, J.T., Merriam, K., Meyer, M.D., Latimer, A.M., 2012. Fuel treatment effectiveness in California yellow pine and mixed conifer forests. For. Ecol. Manag. 274, 17-28.</w:t>
      </w:r>
      <w:bookmarkEnd w:id="386"/>
    </w:p>
    <w:p w14:paraId="13ED6EC7" w14:textId="77777777" w:rsidR="001703BE" w:rsidRPr="001703BE" w:rsidRDefault="001703BE" w:rsidP="001703BE">
      <w:pPr>
        <w:pStyle w:val="EndNoteBibliography"/>
        <w:rPr>
          <w:noProof/>
        </w:rPr>
      </w:pPr>
      <w:bookmarkStart w:id="387" w:name="_ENREF_44"/>
      <w:r w:rsidRPr="001703BE">
        <w:rPr>
          <w:noProof/>
        </w:rPr>
        <w:t>Stephens, S.L., Agee, J.K., Fulé, P.Z., North, M.P., Romme, W.H., Swetnam, T.W., Turner, M.G., 2013. Managing forests and fire in changing climates. Science 342, 41-42.</w:t>
      </w:r>
      <w:bookmarkEnd w:id="387"/>
    </w:p>
    <w:p w14:paraId="37C77D04" w14:textId="77777777" w:rsidR="001703BE" w:rsidRPr="001703BE" w:rsidRDefault="001703BE" w:rsidP="001703BE">
      <w:pPr>
        <w:pStyle w:val="EndNoteBibliography"/>
        <w:rPr>
          <w:noProof/>
        </w:rPr>
      </w:pPr>
      <w:bookmarkStart w:id="388" w:name="_ENREF_45"/>
      <w:r w:rsidRPr="001703BE">
        <w:rPr>
          <w:noProof/>
        </w:rPr>
        <w:t>Stephens, S.L., Bigelow, S.W., Burnett, R.D., Collins, B.M., Gallagher, C.V., Keane, J., Kelt, D.A., North, M.P., Roberts, L.J., Stine, P.A., Van Vuren, D.H., 2014a. California spotted owl, songbird, and small mammal responses to landscape fuel treatments. Bioscience.</w:t>
      </w:r>
      <w:bookmarkEnd w:id="388"/>
    </w:p>
    <w:p w14:paraId="0C732524" w14:textId="77777777" w:rsidR="001703BE" w:rsidRPr="001703BE" w:rsidRDefault="001703BE" w:rsidP="001703BE">
      <w:pPr>
        <w:pStyle w:val="EndNoteBibliography"/>
        <w:rPr>
          <w:noProof/>
        </w:rPr>
      </w:pPr>
      <w:bookmarkStart w:id="389" w:name="_ENREF_46"/>
      <w:r w:rsidRPr="001703BE">
        <w:rPr>
          <w:noProof/>
        </w:rPr>
        <w:t>Stephens, S.L., Burrows, N., Buyantuyev, A., Gray, R.W., Keane, R.E., Kubian, R., Liu, S., Seijo, F., Shu, L., Tolhurst, K.G., van Wagtendonk, J.W., 2014b. Temperate and boreal forest mega-fires: characteristics and challenges. Frontiers in Ecology and the Environment 12, 115-122.</w:t>
      </w:r>
      <w:bookmarkEnd w:id="389"/>
    </w:p>
    <w:p w14:paraId="708A41A1" w14:textId="77777777" w:rsidR="001703BE" w:rsidRPr="001703BE" w:rsidRDefault="001703BE" w:rsidP="001703BE">
      <w:pPr>
        <w:pStyle w:val="EndNoteBibliography"/>
        <w:rPr>
          <w:noProof/>
        </w:rPr>
      </w:pPr>
      <w:bookmarkStart w:id="390" w:name="_ENREF_47"/>
      <w:r w:rsidRPr="001703BE">
        <w:rPr>
          <w:noProof/>
        </w:rPr>
        <w:t>Stephens, S.L., Collins, B.M., Biber, E., Fulé, P.Z., 2016. U.S. federal fire and forest policy: emphasizing resilience in dry forests. Ecosphere 7, e01584-n/a.</w:t>
      </w:r>
      <w:bookmarkEnd w:id="390"/>
    </w:p>
    <w:p w14:paraId="63FFEE4F" w14:textId="77777777" w:rsidR="001703BE" w:rsidRPr="001703BE" w:rsidRDefault="001703BE" w:rsidP="001703BE">
      <w:pPr>
        <w:pStyle w:val="EndNoteBibliography"/>
        <w:rPr>
          <w:noProof/>
        </w:rPr>
      </w:pPr>
      <w:bookmarkStart w:id="391" w:name="_ENREF_48"/>
      <w:r w:rsidRPr="001703BE">
        <w:rPr>
          <w:noProof/>
        </w:rPr>
        <w:t>Stephens, S.L., Ruth, L.W., 2005. Federal forest-fire policy in the United States. Ecol. Appl. 15, 532-542.</w:t>
      </w:r>
      <w:bookmarkEnd w:id="391"/>
    </w:p>
    <w:p w14:paraId="1CFDB8B5" w14:textId="77777777" w:rsidR="001703BE" w:rsidRPr="001703BE" w:rsidRDefault="001703BE" w:rsidP="001703BE">
      <w:pPr>
        <w:pStyle w:val="EndNoteBibliography"/>
        <w:rPr>
          <w:noProof/>
        </w:rPr>
      </w:pPr>
      <w:bookmarkStart w:id="392" w:name="_ENREF_49"/>
      <w:r w:rsidRPr="001703BE">
        <w:rPr>
          <w:noProof/>
        </w:rPr>
        <w:t>Stevens, J.T., Safford, H.D., Latimer, A.M., 2014. Wildfire-contingent effects of fuel treatments can promote ecological resilience in seasonally dry conifer forests. Can. J. For. Res. 44, 843-854.</w:t>
      </w:r>
      <w:bookmarkEnd w:id="392"/>
    </w:p>
    <w:p w14:paraId="167E97AF" w14:textId="77777777" w:rsidR="001703BE" w:rsidRPr="001703BE" w:rsidRDefault="001703BE" w:rsidP="001703BE">
      <w:pPr>
        <w:pStyle w:val="EndNoteBibliography"/>
        <w:rPr>
          <w:noProof/>
        </w:rPr>
      </w:pPr>
      <w:bookmarkStart w:id="393" w:name="_ENREF_50"/>
      <w:r w:rsidRPr="001703BE">
        <w:rPr>
          <w:noProof/>
        </w:rPr>
        <w:t>Swanson, M.E., Franklin, J.F., Beschta, R.L., Crisafulli, C.M., DellaSala, D.A., Hutto, R.L., Lindenmayer, D.B., Swanson, F.J., 2011. The forgotten stage of forest succession: early-successional ecosystems on forest sites. Frontiers in Ecology and the Environment 9, 117-125.</w:t>
      </w:r>
      <w:bookmarkEnd w:id="393"/>
    </w:p>
    <w:p w14:paraId="475A1776" w14:textId="77777777" w:rsidR="001703BE" w:rsidRPr="001703BE" w:rsidRDefault="001703BE" w:rsidP="001703BE">
      <w:pPr>
        <w:pStyle w:val="EndNoteBibliography"/>
        <w:rPr>
          <w:noProof/>
        </w:rPr>
      </w:pPr>
      <w:bookmarkStart w:id="394" w:name="_ENREF_51"/>
      <w:r w:rsidRPr="001703BE">
        <w:rPr>
          <w:noProof/>
        </w:rPr>
        <w:t>Taylor, A.H., Skinner, C.N., 2003. Spatial patterns and controls on historical fire regimes and forest structure in the Klamath Mountains. Ecol. Appl. 13, 704-719.</w:t>
      </w:r>
      <w:bookmarkEnd w:id="394"/>
    </w:p>
    <w:p w14:paraId="3031BC66" w14:textId="77777777" w:rsidR="001703BE" w:rsidRPr="001703BE" w:rsidRDefault="001703BE" w:rsidP="001703BE">
      <w:pPr>
        <w:pStyle w:val="EndNoteBibliography"/>
        <w:rPr>
          <w:noProof/>
        </w:rPr>
      </w:pPr>
      <w:bookmarkStart w:id="395" w:name="_ENREF_52"/>
      <w:r w:rsidRPr="001703BE">
        <w:rPr>
          <w:noProof/>
        </w:rPr>
        <w:t>Therneau, T.M., Atkinson, B., Ripley, B., 2010. rpart: Recursive partitioning. R package version 3, 1-46.</w:t>
      </w:r>
      <w:bookmarkEnd w:id="395"/>
    </w:p>
    <w:p w14:paraId="381C45DC" w14:textId="77777777" w:rsidR="001703BE" w:rsidRPr="001703BE" w:rsidRDefault="001703BE" w:rsidP="001703BE">
      <w:pPr>
        <w:pStyle w:val="EndNoteBibliography"/>
        <w:rPr>
          <w:noProof/>
        </w:rPr>
      </w:pPr>
      <w:bookmarkStart w:id="396" w:name="_ENREF_53"/>
      <w:r w:rsidRPr="001703BE">
        <w:rPr>
          <w:noProof/>
        </w:rPr>
        <w:t>Thompson, J., Spies, T., 2010. Factors associated with crown damage following recurring mixed-severity wildfires and post-fire management in southwestern Oregon. Landsc. Ecol. 25, 775-789.</w:t>
      </w:r>
      <w:bookmarkEnd w:id="396"/>
    </w:p>
    <w:p w14:paraId="2F3A6D0C" w14:textId="77777777" w:rsidR="001703BE" w:rsidRPr="001703BE" w:rsidRDefault="001703BE" w:rsidP="001703BE">
      <w:pPr>
        <w:pStyle w:val="EndNoteBibliography"/>
        <w:rPr>
          <w:noProof/>
        </w:rPr>
      </w:pPr>
      <w:bookmarkStart w:id="397" w:name="_ENREF_54"/>
      <w:r w:rsidRPr="001703BE">
        <w:rPr>
          <w:noProof/>
        </w:rPr>
        <w:t>van Wagtendonk, J.W., 2007. The history and evolution of wildland fire use. Fire Ecology 3, 3-17.</w:t>
      </w:r>
      <w:bookmarkEnd w:id="397"/>
    </w:p>
    <w:p w14:paraId="07625EB2" w14:textId="77777777" w:rsidR="001703BE" w:rsidRPr="001703BE" w:rsidRDefault="001703BE" w:rsidP="001703BE">
      <w:pPr>
        <w:pStyle w:val="EndNoteBibliography"/>
        <w:rPr>
          <w:noProof/>
        </w:rPr>
      </w:pPr>
      <w:bookmarkStart w:id="398" w:name="_ENREF_55"/>
      <w:r w:rsidRPr="001703BE">
        <w:rPr>
          <w:noProof/>
        </w:rPr>
        <w:t>Welch, K.R., Safford, H.D., Young, T.P., 2016. Predicting conifer establishment post wildfire in mixed conifer forests of the North American Mediterranean-climate zone. Ecosphere 7, e01609-n/a.</w:t>
      </w:r>
      <w:bookmarkEnd w:id="398"/>
    </w:p>
    <w:p w14:paraId="227AFFE3" w14:textId="77777777" w:rsidR="001703BE" w:rsidRPr="001703BE" w:rsidRDefault="001703BE" w:rsidP="001703BE">
      <w:pPr>
        <w:pStyle w:val="EndNoteBibliography"/>
        <w:rPr>
          <w:noProof/>
        </w:rPr>
      </w:pPr>
      <w:bookmarkStart w:id="399" w:name="_ENREF_56"/>
      <w:r w:rsidRPr="001703BE">
        <w:rPr>
          <w:noProof/>
        </w:rPr>
        <w:t>Westerling, A.L., Bryant, B.P., Preisler, H.K., Holmes, T.P., Hidalgo, H.G., Das, T., Shrestha, S.R., 2011. Climate change and growth scenarios for California wildfire. Clim. Change 109, S445-S463.</w:t>
      </w:r>
      <w:bookmarkEnd w:id="399"/>
    </w:p>
    <w:p w14:paraId="0BE3A454" w14:textId="77777777" w:rsidR="001703BE" w:rsidRPr="001703BE" w:rsidRDefault="001703BE" w:rsidP="001703BE">
      <w:pPr>
        <w:pStyle w:val="EndNoteBibliography"/>
        <w:rPr>
          <w:noProof/>
        </w:rPr>
      </w:pPr>
      <w:bookmarkStart w:id="400" w:name="_ENREF_57"/>
      <w:r w:rsidRPr="001703BE">
        <w:rPr>
          <w:noProof/>
        </w:rPr>
        <w:t>Young, D.J.N., Stevens, J.T., Earles, J.M., Moore, J., Ellis, A., Jirka, A.L., Latimer, A.M., 2017. Long-term climate and competition explain forest mortality patterns under extreme drought. Ecol. Lett. 20, 78-86.</w:t>
      </w:r>
      <w:bookmarkEnd w:id="400"/>
    </w:p>
    <w:p w14:paraId="0661A64B" w14:textId="63B75924"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C00DCB0"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xml:space="preserve">: Five best candidate models </w:t>
      </w:r>
      <w:ins w:id="401" w:author="Jens Stevens" w:date="2017-08-27T16:37:00Z">
        <w:r w:rsidR="008C1BEB">
          <w:rPr>
            <w:rFonts w:ascii="Times New Roman" w:hAnsi="Times New Roman" w:cs="Times New Roman"/>
          </w:rPr>
          <w:t xml:space="preserve">(model #1-5) </w:t>
        </w:r>
      </w:ins>
      <w:r w:rsidR="00B16E59">
        <w:rPr>
          <w:rFonts w:ascii="Times New Roman" w:hAnsi="Times New Roman" w:cs="Times New Roman"/>
        </w:rPr>
        <w:t>of SDC, based on AIC comparison</w:t>
      </w:r>
      <w:r w:rsidR="000D4E63">
        <w:rPr>
          <w:rFonts w:ascii="Times New Roman" w:hAnsi="Times New Roman" w:cs="Times New Roman"/>
        </w:rPr>
        <w:t>. Coefficients are relative to a model where</w:t>
      </w:r>
      <w:ins w:id="402" w:author="Malcolm North" w:date="2017-08-26T08:19:00Z">
        <w:r w:rsidR="009B1809">
          <w:rPr>
            <w:rFonts w:ascii="Times New Roman" w:hAnsi="Times New Roman" w:cs="Times New Roman"/>
          </w:rPr>
          <w:t>:</w:t>
        </w:r>
      </w:ins>
      <w:r w:rsidR="000D4E63">
        <w:rPr>
          <w:rFonts w:ascii="Times New Roman" w:hAnsi="Times New Roman" w:cs="Times New Roman"/>
        </w:rPr>
        <w:t xml:space="preserv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ins w:id="403" w:author="Malcolm North" w:date="2017-08-26T08:20:00Z">
        <w:r w:rsidR="009B1809">
          <w:rPr>
            <w:rFonts w:ascii="Times New Roman" w:hAnsi="Times New Roman" w:cs="Times New Roman"/>
          </w:rPr>
          <w:t>,</w:t>
        </w:r>
      </w:ins>
      <w:r w:rsidR="000D4E63">
        <w:rPr>
          <w:rFonts w:ascii="Times New Roman" w:hAnsi="Times New Roman" w:cs="Times New Roman"/>
        </w:rPr>
        <w:t xml:space="preserve"> USFS = US Forest Service, NPS = US National Park Service, WFU = Wildland Fire Use, </w:t>
      </w:r>
      <w:proofErr w:type="spellStart"/>
      <w:r w:rsidR="000D4E63">
        <w:rPr>
          <w:rFonts w:ascii="Times New Roman" w:hAnsi="Times New Roman" w:cs="Times New Roman"/>
        </w:rPr>
        <w:t>max_tmmx</w:t>
      </w:r>
      <w:proofErr w:type="spellEnd"/>
      <w:r w:rsidR="000D4E63">
        <w:rPr>
          <w:rFonts w:ascii="Times New Roman" w:hAnsi="Times New Roman" w:cs="Times New Roman"/>
        </w:rPr>
        <w:t xml:space="preserve"> = maximum daily high temperature during burn window, </w:t>
      </w:r>
      <w:proofErr w:type="spellStart"/>
      <w:r w:rsidR="000D4E63">
        <w:rPr>
          <w:rFonts w:ascii="Times New Roman" w:hAnsi="Times New Roman" w:cs="Times New Roman"/>
        </w:rPr>
        <w:t>max_tmmn</w:t>
      </w:r>
      <w:proofErr w:type="spellEnd"/>
      <w:r w:rsidR="000D4E63">
        <w:rPr>
          <w:rFonts w:ascii="Times New Roman" w:hAnsi="Times New Roman" w:cs="Times New Roman"/>
        </w:rPr>
        <w:t xml:space="preserve"> = maximum daily low temperature during burn window, </w:t>
      </w:r>
      <w:r w:rsidR="00D3122B">
        <w:rPr>
          <w:rFonts w:ascii="Times New Roman" w:hAnsi="Times New Roman" w:cs="Times New Roman"/>
        </w:rPr>
        <w:t xml:space="preserve">NW = northwestern region of California, </w:t>
      </w:r>
      <w:proofErr w:type="spellStart"/>
      <w:r w:rsidR="000D4E63">
        <w:rPr>
          <w:rFonts w:ascii="Times New Roman" w:hAnsi="Times New Roman" w:cs="Times New Roman"/>
        </w:rPr>
        <w:t>max_bi</w:t>
      </w:r>
      <w:proofErr w:type="spellEnd"/>
      <w:r w:rsidR="000D4E63">
        <w:rPr>
          <w:rFonts w:ascii="Times New Roman" w:hAnsi="Times New Roman" w:cs="Times New Roman"/>
        </w:rPr>
        <w:t xml:space="preserve"> = maximum daily burn index during burn window, </w:t>
      </w:r>
      <w:ins w:id="404" w:author="Malcolm North" w:date="2017-08-26T08:20:00Z">
        <w:r w:rsidR="009B1809">
          <w:rPr>
            <w:rFonts w:ascii="Times New Roman" w:hAnsi="Times New Roman" w:cs="Times New Roman"/>
          </w:rPr>
          <w:t xml:space="preserve">and </w:t>
        </w:r>
      </w:ins>
      <w:proofErr w:type="spellStart"/>
      <w:r w:rsidR="000D4E63">
        <w:rPr>
          <w:rFonts w:ascii="Times New Roman" w:hAnsi="Times New Roman" w:cs="Times New Roman"/>
        </w:rPr>
        <w:t>min_rmax</w:t>
      </w:r>
      <w:proofErr w:type="spellEnd"/>
      <w:r w:rsidR="000D4E63">
        <w:rPr>
          <w:rFonts w:ascii="Times New Roman" w:hAnsi="Times New Roman" w:cs="Times New Roman"/>
        </w:rPr>
        <w:t xml:space="preserve">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agencyNPS</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agencyUSFS</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classWFU</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fire</w:t>
            </w:r>
            <w:proofErr w:type="gramEnd"/>
            <w:r w:rsidRPr="005E01C9">
              <w:rPr>
                <w:rFonts w:ascii="Times New Roman" w:hAnsi="Times New Roman" w:cs="Times New Roman"/>
                <w:sz w:val="22"/>
                <w:szCs w:val="22"/>
                <w:lang w:eastAsia="en-US"/>
              </w:rPr>
              <w:t>_year</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n</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regionNW</w:t>
            </w:r>
            <w:proofErr w:type="spellEnd"/>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bi</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proofErr w:type="spellStart"/>
            <w:proofErr w:type="gramStart"/>
            <w:r w:rsidRPr="005E01C9">
              <w:rPr>
                <w:rFonts w:ascii="Times New Roman" w:hAnsi="Times New Roman" w:cs="Times New Roman"/>
                <w:sz w:val="22"/>
                <w:szCs w:val="22"/>
                <w:lang w:eastAsia="en-US"/>
              </w:rPr>
              <w:t>min</w:t>
            </w:r>
            <w:proofErr w:type="gramEnd"/>
            <w:r w:rsidRPr="005E01C9">
              <w:rPr>
                <w:rFonts w:ascii="Times New Roman" w:hAnsi="Times New Roman" w:cs="Times New Roman"/>
                <w:sz w:val="22"/>
                <w:szCs w:val="22"/>
                <w:lang w:eastAsia="en-US"/>
              </w:rPr>
              <w:t>_rma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Fires with agency = NA were other agencies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agency</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class</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in</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ax</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13966798" w14:textId="64CDE357" w:rsidR="00E61B8C" w:rsidRDefault="00F57600" w:rsidP="00E61B8C">
      <w:pPr>
        <w:spacing w:line="480" w:lineRule="auto"/>
        <w:rPr>
          <w:rFonts w:ascii="Times New Roman" w:hAnsi="Times New Roman" w:cs="Times New Roman"/>
        </w:rPr>
      </w:pPr>
      <w:ins w:id="405" w:author="Jens Stevens" w:date="2017-08-19T17:11:00Z">
        <w:r>
          <w:rPr>
            <w:rFonts w:ascii="Times New Roman" w:hAnsi="Times New Roman" w:cs="Times New Roman"/>
            <w:b/>
          </w:rPr>
          <w:lastRenderedPageBreak/>
          <w:t>Figure 1</w:t>
        </w:r>
        <w:r>
          <w:rPr>
            <w:rFonts w:ascii="Times New Roman" w:hAnsi="Times New Roman" w:cs="Times New Roman"/>
          </w:rPr>
          <w:t>: Locations of the 477 fires</w:t>
        </w:r>
      </w:ins>
      <w:ins w:id="406" w:author="Jens Stevens" w:date="2017-08-19T17:14:00Z">
        <w:r>
          <w:rPr>
            <w:rFonts w:ascii="Times New Roman" w:hAnsi="Times New Roman" w:cs="Times New Roman"/>
          </w:rPr>
          <w:t xml:space="preserve"> in this study</w:t>
        </w:r>
      </w:ins>
      <w:ins w:id="407" w:author="Jens Stevens" w:date="2017-08-27T16:36:00Z">
        <w:r w:rsidR="008C1BEB">
          <w:rPr>
            <w:rFonts w:ascii="Times New Roman" w:hAnsi="Times New Roman" w:cs="Times New Roman"/>
          </w:rPr>
          <w:t xml:space="preserve"> (red points)</w:t>
        </w:r>
      </w:ins>
      <w:ins w:id="408" w:author="Jens Stevens" w:date="2017-08-19T17:14:00Z">
        <w:r>
          <w:rPr>
            <w:rFonts w:ascii="Times New Roman" w:hAnsi="Times New Roman" w:cs="Times New Roman"/>
          </w:rPr>
          <w:t>.</w:t>
        </w:r>
      </w:ins>
      <w:ins w:id="409" w:author="Jens Stevens" w:date="2017-08-19T17:16:00Z">
        <w:r>
          <w:rPr>
            <w:rFonts w:ascii="Times New Roman" w:hAnsi="Times New Roman" w:cs="Times New Roman"/>
          </w:rPr>
          <w:t xml:space="preserve"> All fires burned within California (gray shading) </w:t>
        </w:r>
      </w:ins>
      <w:ins w:id="410" w:author="Jens Stevens" w:date="2017-08-19T17:22:00Z">
        <w:r w:rsidR="00E61B8C">
          <w:rPr>
            <w:rFonts w:ascii="Times New Roman" w:hAnsi="Times New Roman" w:cs="Times New Roman"/>
          </w:rPr>
          <w:t>w</w:t>
        </w:r>
      </w:ins>
      <w:ins w:id="411" w:author="Malcolm North" w:date="2017-08-26T08:23:00Z">
        <w:r w:rsidR="009B1809">
          <w:rPr>
            <w:rFonts w:ascii="Times New Roman" w:hAnsi="Times New Roman" w:cs="Times New Roman"/>
          </w:rPr>
          <w:t>ith</w:t>
        </w:r>
      </w:ins>
      <w:ins w:id="412" w:author="Jens Stevens" w:date="2017-08-19T17:22:00Z">
        <w:del w:id="413" w:author="Malcolm North" w:date="2017-08-26T08:23:00Z">
          <w:r w:rsidR="00E61B8C" w:rsidDel="009B1809">
            <w:rPr>
              <w:rFonts w:ascii="Times New Roman" w:hAnsi="Times New Roman" w:cs="Times New Roman"/>
            </w:rPr>
            <w:delText>here</w:delText>
          </w:r>
        </w:del>
      </w:ins>
      <w:ins w:id="414" w:author="Jens Stevens" w:date="2017-08-19T17:16:00Z">
        <w:r>
          <w:rPr>
            <w:rFonts w:ascii="Times New Roman" w:hAnsi="Times New Roman" w:cs="Times New Roman"/>
          </w:rPr>
          <w:t xml:space="preserve"> </w:t>
        </w:r>
      </w:ins>
      <w:ins w:id="415" w:author="Malcolm North" w:date="2017-08-26T08:22:00Z">
        <w:r w:rsidR="009B1809">
          <w:rPr>
            <w:rFonts w:ascii="Times New Roman" w:hAnsi="Times New Roman" w:cs="Times New Roman"/>
          </w:rPr>
          <w:t xml:space="preserve">at </w:t>
        </w:r>
      </w:ins>
      <w:ins w:id="416" w:author="Jens Stevens" w:date="2017-08-19T17:16:00Z">
        <w:r>
          <w:rPr>
            <w:rFonts w:ascii="Times New Roman" w:hAnsi="Times New Roman" w:cs="Times New Roman"/>
          </w:rPr>
          <w:t xml:space="preserve">least 50% of </w:t>
        </w:r>
      </w:ins>
      <w:ins w:id="417" w:author="Malcolm North" w:date="2017-08-26T08:22:00Z">
        <w:r w:rsidR="009B1809">
          <w:rPr>
            <w:rFonts w:ascii="Times New Roman" w:hAnsi="Times New Roman" w:cs="Times New Roman"/>
          </w:rPr>
          <w:t xml:space="preserve">the </w:t>
        </w:r>
      </w:ins>
      <w:ins w:id="418" w:author="Jens Stevens" w:date="2017-08-19T17:16:00Z">
        <w:r>
          <w:rPr>
            <w:rFonts w:ascii="Times New Roman" w:hAnsi="Times New Roman" w:cs="Times New Roman"/>
          </w:rPr>
          <w:t>fire perimeter</w:t>
        </w:r>
        <w:del w:id="419" w:author="Malcolm North" w:date="2017-08-26T08:22:00Z">
          <w:r w:rsidDel="009B1809">
            <w:rPr>
              <w:rFonts w:ascii="Times New Roman" w:hAnsi="Times New Roman" w:cs="Times New Roman"/>
            </w:rPr>
            <w:delText>s</w:delText>
          </w:r>
        </w:del>
        <w:r>
          <w:rPr>
            <w:rFonts w:ascii="Times New Roman" w:hAnsi="Times New Roman" w:cs="Times New Roman"/>
          </w:rPr>
          <w:t xml:space="preserve"> burned</w:t>
        </w:r>
      </w:ins>
      <w:ins w:id="420" w:author="Jens Stevens" w:date="2017-08-19T17:22:00Z">
        <w:r w:rsidR="00E61B8C">
          <w:rPr>
            <w:rFonts w:ascii="Times New Roman" w:hAnsi="Times New Roman" w:cs="Times New Roman"/>
          </w:rPr>
          <w:t xml:space="preserve"> in </w:t>
        </w:r>
        <w:del w:id="421" w:author="Miller, Jay D -FS" w:date="2017-08-25T09:25:00Z">
          <w:r w:rsidR="00E61B8C" w:rsidDel="00C42E61">
            <w:rPr>
              <w:rFonts w:ascii="Times New Roman" w:hAnsi="Times New Roman" w:cs="Times New Roman"/>
            </w:rPr>
            <w:delText>mixed-</w:delText>
          </w:r>
        </w:del>
        <w:r w:rsidR="00E61B8C">
          <w:rPr>
            <w:rFonts w:ascii="Times New Roman" w:hAnsi="Times New Roman" w:cs="Times New Roman"/>
          </w:rPr>
          <w:t>conifer forest</w:t>
        </w:r>
      </w:ins>
      <w:ins w:id="422" w:author="Jens Stevens" w:date="2017-08-19T17:16:00Z">
        <w:r>
          <w:rPr>
            <w:rFonts w:ascii="Times New Roman" w:hAnsi="Times New Roman" w:cs="Times New Roman"/>
          </w:rPr>
          <w:t xml:space="preserve"> on land managed by either the US Forest </w:t>
        </w:r>
      </w:ins>
      <w:ins w:id="423" w:author="Jens Stevens" w:date="2017-08-19T17:17:00Z">
        <w:r>
          <w:rPr>
            <w:rFonts w:ascii="Times New Roman" w:hAnsi="Times New Roman" w:cs="Times New Roman"/>
          </w:rPr>
          <w:t>Service (</w:t>
        </w:r>
      </w:ins>
      <w:ins w:id="424" w:author="Jens Stevens" w:date="2017-08-27T16:35:00Z">
        <w:r w:rsidR="008C1BEB">
          <w:rPr>
            <w:rFonts w:ascii="Times New Roman" w:hAnsi="Times New Roman" w:cs="Times New Roman"/>
          </w:rPr>
          <w:t xml:space="preserve">USFS; </w:t>
        </w:r>
      </w:ins>
      <w:ins w:id="425" w:author="Jens Stevens" w:date="2017-08-19T17:17:00Z">
        <w:r>
          <w:rPr>
            <w:rFonts w:ascii="Times New Roman" w:hAnsi="Times New Roman" w:cs="Times New Roman"/>
          </w:rPr>
          <w:t>green shading) or the US National Park Service (</w:t>
        </w:r>
      </w:ins>
      <w:ins w:id="426" w:author="Jens Stevens" w:date="2017-08-27T16:35:00Z">
        <w:r w:rsidR="008C1BEB">
          <w:rPr>
            <w:rFonts w:ascii="Times New Roman" w:hAnsi="Times New Roman" w:cs="Times New Roman"/>
          </w:rPr>
          <w:t xml:space="preserve">NPS; </w:t>
        </w:r>
      </w:ins>
      <w:ins w:id="427" w:author="Jens Stevens" w:date="2017-08-19T17:17:00Z">
        <w:r>
          <w:rPr>
            <w:rFonts w:ascii="Times New Roman" w:hAnsi="Times New Roman" w:cs="Times New Roman"/>
          </w:rPr>
          <w:t>blue shading)</w:t>
        </w:r>
      </w:ins>
      <w:ins w:id="428" w:author="Jens Stevens" w:date="2017-08-27T16:34:00Z">
        <w:r w:rsidR="008C1BEB">
          <w:rPr>
            <w:rFonts w:ascii="Times New Roman" w:hAnsi="Times New Roman" w:cs="Times New Roman"/>
          </w:rPr>
          <w:t xml:space="preserve">, including fires managed by </w:t>
        </w:r>
      </w:ins>
      <w:ins w:id="429" w:author="Jens Stevens" w:date="2017-08-27T16:35:00Z">
        <w:r w:rsidR="008C1BEB">
          <w:rPr>
            <w:rFonts w:ascii="Times New Roman" w:hAnsi="Times New Roman" w:cs="Times New Roman"/>
          </w:rPr>
          <w:t>USFS, NPS, and CAL FIRE</w:t>
        </w:r>
      </w:ins>
      <w:ins w:id="430" w:author="Jens Stevens" w:date="2017-08-19T17:17:00Z">
        <w:r>
          <w:rPr>
            <w:rFonts w:ascii="Times New Roman" w:hAnsi="Times New Roman" w:cs="Times New Roman"/>
          </w:rPr>
          <w:t>.</w:t>
        </w:r>
      </w:ins>
    </w:p>
    <w:p w14:paraId="64D1FBF0" w14:textId="7E845330" w:rsidR="00E61B8C" w:rsidRDefault="00E61B8C" w:rsidP="00E61B8C">
      <w:pPr>
        <w:spacing w:line="480" w:lineRule="auto"/>
        <w:rPr>
          <w:ins w:id="431" w:author="Jens Stevens" w:date="2017-08-19T17:23:00Z"/>
          <w:rFonts w:ascii="Times New Roman" w:hAnsi="Times New Roman" w:cs="Times New Roman"/>
        </w:rPr>
      </w:pPr>
      <w:ins w:id="432" w:author="Jens Stevens" w:date="2017-08-19T17:26:00Z">
        <w:r>
          <w:rPr>
            <w:rFonts w:ascii="Times New Roman" w:hAnsi="Times New Roman" w:cs="Times New Roman"/>
          </w:rPr>
          <w:t>[1-column figure]</w:t>
        </w:r>
      </w:ins>
      <w:ins w:id="433" w:author="Scott" w:date="2017-08-22T14:33:00Z">
        <w:r w:rsidR="00D17FE9">
          <w:rPr>
            <w:rFonts w:ascii="Times New Roman" w:hAnsi="Times New Roman" w:cs="Times New Roman"/>
          </w:rPr>
          <w:t xml:space="preserve"> </w:t>
        </w:r>
      </w:ins>
    </w:p>
    <w:p w14:paraId="4146BF13" w14:textId="69372757" w:rsidR="00F57600" w:rsidRDefault="00E61B8C" w:rsidP="00E61B8C">
      <w:pPr>
        <w:spacing w:line="480" w:lineRule="auto"/>
        <w:rPr>
          <w:ins w:id="434" w:author="Jens Stevens" w:date="2017-08-19T17:11:00Z"/>
          <w:rFonts w:ascii="Times New Roman" w:hAnsi="Times New Roman" w:cs="Times New Roman"/>
          <w:b/>
        </w:rPr>
      </w:pPr>
      <w:r>
        <w:rPr>
          <w:rFonts w:ascii="Times New Roman" w:hAnsi="Times New Roman" w:cs="Times New Roman"/>
          <w:b/>
          <w:noProof/>
          <w:lang w:eastAsia="en-US"/>
        </w:rPr>
        <w:drawing>
          <wp:inline distT="0" distB="0" distL="0" distR="0" wp14:anchorId="03ED25C0" wp14:editId="484333EC">
            <wp:extent cx="4062396" cy="602716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Map.jpeg"/>
                    <pic:cNvPicPr/>
                  </pic:nvPicPr>
                  <pic:blipFill>
                    <a:blip r:embed="rId10">
                      <a:extLst>
                        <a:ext uri="{28A0092B-C50C-407E-A947-70E740481C1C}">
                          <a14:useLocalDpi xmlns:a14="http://schemas.microsoft.com/office/drawing/2010/main" val="0"/>
                        </a:ext>
                      </a:extLst>
                    </a:blip>
                    <a:stretch>
                      <a:fillRect/>
                    </a:stretch>
                  </pic:blipFill>
                  <pic:spPr>
                    <a:xfrm>
                      <a:off x="0" y="0"/>
                      <a:ext cx="4062858" cy="6027848"/>
                    </a:xfrm>
                    <a:prstGeom prst="rect">
                      <a:avLst/>
                    </a:prstGeom>
                  </pic:spPr>
                </pic:pic>
              </a:graphicData>
            </a:graphic>
          </wp:inline>
        </w:drawing>
      </w:r>
      <w:ins w:id="435" w:author="Jens Stevens" w:date="2017-08-19T17:11:00Z">
        <w:r w:rsidR="00F57600">
          <w:rPr>
            <w:rFonts w:ascii="Times New Roman" w:hAnsi="Times New Roman" w:cs="Times New Roman"/>
            <w:b/>
          </w:rPr>
          <w:br w:type="page"/>
        </w:r>
      </w:ins>
    </w:p>
    <w:p w14:paraId="2FE4A3FE" w14:textId="222EC392"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del w:id="436" w:author="Jens Stevens" w:date="2017-08-19T17:26:00Z">
        <w:r w:rsidR="00486747" w:rsidDel="00E61B8C">
          <w:rPr>
            <w:rFonts w:ascii="Times New Roman" w:hAnsi="Times New Roman" w:cs="Times New Roman"/>
            <w:b/>
          </w:rPr>
          <w:delText>1</w:delText>
        </w:r>
      </w:del>
      <w:ins w:id="437" w:author="Jens Stevens" w:date="2017-08-19T17:26:00Z">
        <w:r w:rsidR="00E61B8C">
          <w:rPr>
            <w:rFonts w:ascii="Times New Roman" w:hAnsi="Times New Roman" w:cs="Times New Roman"/>
            <w:b/>
          </w:rPr>
          <w:t>2</w:t>
        </w:r>
      </w:ins>
      <w:r>
        <w:rPr>
          <w:rFonts w:ascii="Times New Roman" w:hAnsi="Times New Roman" w:cs="Times New Roman"/>
        </w:rPr>
        <w:t xml:space="preserve">: </w:t>
      </w:r>
      <w:r w:rsidR="00234E49">
        <w:rPr>
          <w:rFonts w:ascii="Times New Roman" w:hAnsi="Times New Roman" w:cs="Times New Roman"/>
        </w:rPr>
        <w:t xml:space="preserve">Regression tree based </w:t>
      </w:r>
      <w:del w:id="438" w:author="Jens Stevens" w:date="2017-08-19T17:35:00Z">
        <w:r w:rsidR="00234E49" w:rsidDel="0022444B">
          <w:rPr>
            <w:rFonts w:ascii="Times New Roman" w:hAnsi="Times New Roman" w:cs="Times New Roman"/>
          </w:rPr>
          <w:delText xml:space="preserve">off </w:delText>
        </w:r>
      </w:del>
      <w:ins w:id="439" w:author="Jens Stevens" w:date="2017-08-19T17:35:00Z">
        <w:r w:rsidR="0022444B">
          <w:rPr>
            <w:rFonts w:ascii="Times New Roman" w:hAnsi="Times New Roman" w:cs="Times New Roman"/>
          </w:rPr>
          <w:t xml:space="preserve">on </w:t>
        </w:r>
      </w:ins>
      <w:r w:rsidR="00234E49">
        <w:rPr>
          <w:rFonts w:ascii="Times New Roman" w:hAnsi="Times New Roman" w:cs="Times New Roman"/>
        </w:rPr>
        <w:t xml:space="preserve">model 2 (Table 1). Values in ovals are </w:t>
      </w:r>
      <w:proofErr w:type="spellStart"/>
      <w:r w:rsidR="00234E49">
        <w:rPr>
          <w:rFonts w:ascii="Times New Roman" w:hAnsi="Times New Roman" w:cs="Times New Roman"/>
        </w:rPr>
        <w:t>ln</w:t>
      </w:r>
      <w:proofErr w:type="spellEnd"/>
      <w:r w:rsidR="00234E49">
        <w:rPr>
          <w:rFonts w:ascii="Times New Roman" w:hAnsi="Times New Roman" w:cs="Times New Roman"/>
        </w:rPr>
        <w:t>-transformed SDC values</w:t>
      </w:r>
      <w:ins w:id="440" w:author="Jens Stevens" w:date="2017-08-19T17:34:00Z">
        <w:r w:rsidR="0022444B">
          <w:rPr>
            <w:rFonts w:ascii="Times New Roman" w:hAnsi="Times New Roman" w:cs="Times New Roman"/>
          </w:rPr>
          <w:t xml:space="preserve">, </w:t>
        </w:r>
      </w:ins>
      <w:ins w:id="441" w:author="Jens Stevens" w:date="2017-08-19T17:35:00Z">
        <w:r w:rsidR="0022444B">
          <w:rPr>
            <w:rFonts w:ascii="Times New Roman" w:hAnsi="Times New Roman" w:cs="Times New Roman"/>
          </w:rPr>
          <w:t xml:space="preserve">indicating mean </w:t>
        </w:r>
        <w:proofErr w:type="spellStart"/>
        <w:proofErr w:type="gramStart"/>
        <w:r w:rsidR="0022444B">
          <w:rPr>
            <w:rFonts w:ascii="Times New Roman" w:hAnsi="Times New Roman" w:cs="Times New Roman"/>
          </w:rPr>
          <w:t>ln</w:t>
        </w:r>
        <w:proofErr w:type="spellEnd"/>
        <w:r w:rsidR="0022444B">
          <w:rPr>
            <w:rFonts w:ascii="Times New Roman" w:hAnsi="Times New Roman" w:cs="Times New Roman"/>
          </w:rPr>
          <w:t>(</w:t>
        </w:r>
        <w:proofErr w:type="gramEnd"/>
        <w:r w:rsidR="0022444B">
          <w:rPr>
            <w:rFonts w:ascii="Times New Roman" w:hAnsi="Times New Roman" w:cs="Times New Roman"/>
          </w:rPr>
          <w:t xml:space="preserve">SDC) values for fires in a given cluster, </w:t>
        </w:r>
      </w:ins>
      <w:ins w:id="442" w:author="Jens Stevens" w:date="2017-08-19T17:34:00Z">
        <w:r w:rsidR="0022444B">
          <w:rPr>
            <w:rFonts w:ascii="Times New Roman" w:hAnsi="Times New Roman" w:cs="Times New Roman"/>
          </w:rPr>
          <w:t>with sample size indicated</w:t>
        </w:r>
      </w:ins>
      <w:r w:rsidR="00234E49">
        <w:rPr>
          <w:rFonts w:ascii="Times New Roman" w:hAnsi="Times New Roman" w:cs="Times New Roman"/>
        </w:rPr>
        <w:t>.</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w:t>
      </w:r>
      <w:proofErr w:type="spellStart"/>
      <w:r w:rsidR="00B16E59">
        <w:rPr>
          <w:rFonts w:ascii="Times New Roman" w:hAnsi="Times New Roman" w:cs="Times New Roman"/>
        </w:rPr>
        <w:t>max_</w:t>
      </w:r>
      <w:r w:rsidR="00DD52CB">
        <w:rPr>
          <w:rFonts w:ascii="Times New Roman" w:hAnsi="Times New Roman" w:cs="Times New Roman"/>
        </w:rPr>
        <w:t>high_temp</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ins w:id="443" w:author="Jens Stevens" w:date="2017-08-19T17:35:00Z">
        <w:r w:rsidR="0022444B">
          <w:rPr>
            <w:rFonts w:ascii="Times New Roman" w:hAnsi="Times New Roman" w:cs="Times New Roman"/>
          </w:rPr>
          <w:t xml:space="preserve">Inset figure displays the distribution of </w:t>
        </w:r>
        <w:proofErr w:type="spellStart"/>
        <w:proofErr w:type="gramStart"/>
        <w:r w:rsidR="0022444B">
          <w:rPr>
            <w:rFonts w:ascii="Times New Roman" w:hAnsi="Times New Roman" w:cs="Times New Roman"/>
          </w:rPr>
          <w:t>ln</w:t>
        </w:r>
        <w:proofErr w:type="spellEnd"/>
        <w:r w:rsidR="0022444B">
          <w:rPr>
            <w:rFonts w:ascii="Times New Roman" w:hAnsi="Times New Roman" w:cs="Times New Roman"/>
          </w:rPr>
          <w:t>(</w:t>
        </w:r>
        <w:proofErr w:type="gramEnd"/>
        <w:r w:rsidR="0022444B">
          <w:rPr>
            <w:rFonts w:ascii="Times New Roman" w:hAnsi="Times New Roman" w:cs="Times New Roman"/>
          </w:rPr>
          <w:t xml:space="preserve">SDC) across all 477 fires analyzed in this study, with dashed lines indicating the range of </w:t>
        </w:r>
        <w:proofErr w:type="spellStart"/>
        <w:r w:rsidR="0022444B">
          <w:rPr>
            <w:rFonts w:ascii="Times New Roman" w:hAnsi="Times New Roman" w:cs="Times New Roman"/>
          </w:rPr>
          <w:t>ln</w:t>
        </w:r>
        <w:proofErr w:type="spellEnd"/>
        <w:r w:rsidR="0022444B">
          <w:rPr>
            <w:rFonts w:ascii="Times New Roman" w:hAnsi="Times New Roman" w:cs="Times New Roman"/>
          </w:rPr>
          <w:t xml:space="preserve">(SDC) values in the ovals. Colors of the </w:t>
        </w:r>
      </w:ins>
      <w:ins w:id="444" w:author="Jens Stevens" w:date="2017-08-19T17:37:00Z">
        <w:r w:rsidR="0022444B">
          <w:rPr>
            <w:rFonts w:ascii="Times New Roman" w:hAnsi="Times New Roman" w:cs="Times New Roman"/>
          </w:rPr>
          <w:t>ovals correspond to the histogram bins in the inset figure.</w:t>
        </w:r>
      </w:ins>
    </w:p>
    <w:p w14:paraId="24FCEDF3" w14:textId="5555EDF7" w:rsidR="00ED028C" w:rsidRPr="00B16E59" w:rsidRDefault="00ED028C" w:rsidP="00C07F7D">
      <w:pPr>
        <w:spacing w:line="480" w:lineRule="auto"/>
        <w:rPr>
          <w:rFonts w:ascii="Times New Roman" w:hAnsi="Times New Roman" w:cs="Times New Roman"/>
        </w:rPr>
      </w:pPr>
      <w:r>
        <w:rPr>
          <w:rFonts w:ascii="Times New Roman" w:hAnsi="Times New Roman" w:cs="Times New Roman"/>
        </w:rPr>
        <w:t>[</w:t>
      </w:r>
      <w:r w:rsidR="0022444B">
        <w:rPr>
          <w:rFonts w:ascii="Times New Roman" w:hAnsi="Times New Roman" w:cs="Times New Roman"/>
        </w:rPr>
        <w:t>2</w:t>
      </w:r>
      <w:r>
        <w:rPr>
          <w:rFonts w:ascii="Times New Roman" w:hAnsi="Times New Roman" w:cs="Times New Roman"/>
        </w:rPr>
        <w:t>-column figure]</w:t>
      </w:r>
    </w:p>
    <w:p w14:paraId="167845AE" w14:textId="7E112F3D" w:rsidR="00234E49" w:rsidRDefault="0022444B"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44E3B8E" wp14:editId="5E6C740D">
            <wp:extent cx="5017084" cy="460283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8-19.png"/>
                    <pic:cNvPicPr/>
                  </pic:nvPicPr>
                  <pic:blipFill rotWithShape="1">
                    <a:blip r:embed="rId11">
                      <a:extLst>
                        <a:ext uri="{28A0092B-C50C-407E-A947-70E740481C1C}">
                          <a14:useLocalDpi xmlns:a14="http://schemas.microsoft.com/office/drawing/2010/main" val="0"/>
                        </a:ext>
                      </a:extLst>
                    </a:blip>
                    <a:srcRect l="6838" b="3846"/>
                    <a:stretch/>
                  </pic:blipFill>
                  <pic:spPr bwMode="auto">
                    <a:xfrm>
                      <a:off x="0" y="0"/>
                      <a:ext cx="5018211" cy="4603864"/>
                    </a:xfrm>
                    <a:prstGeom prst="rect">
                      <a:avLst/>
                    </a:prstGeom>
                    <a:ln>
                      <a:noFill/>
                    </a:ln>
                    <a:extLst>
                      <a:ext uri="{53640926-AAD7-44d8-BBD7-CCE9431645EC}">
                        <a14:shadowObscured xmlns:a14="http://schemas.microsoft.com/office/drawing/2010/main"/>
                      </a:ext>
                    </a:extLst>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1C91541F"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del w:id="445" w:author="Jens Stevens" w:date="2017-08-19T18:03:00Z">
        <w:r w:rsidR="00486747" w:rsidDel="00B657E6">
          <w:rPr>
            <w:rFonts w:ascii="Times New Roman" w:hAnsi="Times New Roman" w:cs="Times New Roman"/>
            <w:b/>
          </w:rPr>
          <w:delText>2</w:delText>
        </w:r>
      </w:del>
      <w:ins w:id="446" w:author="Jens Stevens" w:date="2017-08-19T18:03:00Z">
        <w:r w:rsidR="00B657E6">
          <w:rPr>
            <w:rFonts w:ascii="Times New Roman" w:hAnsi="Times New Roman" w:cs="Times New Roman"/>
            <w:b/>
          </w:rPr>
          <w:t>3</w:t>
        </w:r>
      </w:ins>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 xml:space="preserve">Relationship between </w:t>
      </w:r>
      <w:proofErr w:type="spellStart"/>
      <w:proofErr w:type="gramStart"/>
      <w:r w:rsidR="00DD52CB">
        <w:rPr>
          <w:rFonts w:ascii="Times New Roman" w:hAnsi="Times New Roman" w:cs="Times New Roman"/>
        </w:rPr>
        <w:t>ln</w:t>
      </w:r>
      <w:proofErr w:type="spellEnd"/>
      <w:r w:rsidR="00DD52CB">
        <w:rPr>
          <w:rFonts w:ascii="Times New Roman" w:hAnsi="Times New Roman" w:cs="Times New Roman"/>
        </w:rPr>
        <w:t>(</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xml:space="preserve">) and percent high-severity (using a 90% basal area mortality threshold) and fire size (in ha). Fire class (suppression [SUP] </w:t>
      </w:r>
      <w:proofErr w:type="spellStart"/>
      <w:r w:rsidR="00DD52CB">
        <w:rPr>
          <w:rFonts w:ascii="Times New Roman" w:hAnsi="Times New Roman" w:cs="Times New Roman"/>
        </w:rPr>
        <w:t>vs</w:t>
      </w:r>
      <w:proofErr w:type="spellEnd"/>
      <w:r w:rsidR="00DD52CB">
        <w:rPr>
          <w:rFonts w:ascii="Times New Roman" w:hAnsi="Times New Roman" w:cs="Times New Roman"/>
        </w:rPr>
        <w:t xml:space="preserve">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w:t>
      </w:r>
      <w:proofErr w:type="spellStart"/>
      <w:proofErr w:type="gramStart"/>
      <w:r w:rsidR="00DD52CB">
        <w:rPr>
          <w:rFonts w:ascii="Times New Roman" w:hAnsi="Times New Roman" w:cs="Times New Roman"/>
        </w:rPr>
        <w:t>ln</w:t>
      </w:r>
      <w:proofErr w:type="spellEnd"/>
      <w:r w:rsidR="00DD52CB">
        <w:rPr>
          <w:rFonts w:ascii="Times New Roman" w:hAnsi="Times New Roman" w:cs="Times New Roman"/>
        </w:rPr>
        <w:t>(</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mong fires with otherwise similar percent high-severity or similar fire size. Numbers in panel (a) correspond to fires used in Fig</w:t>
      </w:r>
      <w:r w:rsidR="006F457E">
        <w:rPr>
          <w:rFonts w:ascii="Times New Roman" w:hAnsi="Times New Roman" w:cs="Times New Roman"/>
        </w:rPr>
        <w:t>ure</w:t>
      </w:r>
      <w:r w:rsidR="00DD52CB">
        <w:rPr>
          <w:rFonts w:ascii="Times New Roman" w:hAnsi="Times New Roman" w:cs="Times New Roman"/>
        </w:rPr>
        <w:t xml:space="preserve"> </w:t>
      </w:r>
      <w:ins w:id="447" w:author="Miller, Jay D -FS" w:date="2017-08-25T11:01:00Z">
        <w:r w:rsidR="009772C6">
          <w:rPr>
            <w:rFonts w:ascii="Times New Roman" w:hAnsi="Times New Roman" w:cs="Times New Roman"/>
          </w:rPr>
          <w:t>6</w:t>
        </w:r>
      </w:ins>
      <w:del w:id="448" w:author="Miller, Jay D -FS" w:date="2017-08-25T11:01:00Z">
        <w:r w:rsidR="006F457E" w:rsidDel="009772C6">
          <w:rPr>
            <w:rFonts w:ascii="Times New Roman" w:hAnsi="Times New Roman" w:cs="Times New Roman"/>
          </w:rPr>
          <w:delText>5</w:delText>
        </w:r>
      </w:del>
      <w:r w:rsidR="00DD52CB">
        <w:rPr>
          <w:rFonts w:ascii="Times New Roman" w:hAnsi="Times New Roman" w:cs="Times New Roman"/>
        </w:rPr>
        <w:t xml:space="preserve"> to illustrate different stand-replacing patch configurations with similar percent high-severity.</w:t>
      </w:r>
      <w:r w:rsidR="00D401DB">
        <w:rPr>
          <w:rFonts w:ascii="Times New Roman" w:hAnsi="Times New Roman" w:cs="Times New Roman"/>
        </w:rPr>
        <w:t xml:space="preserve"> Test statistics for inter-group comparisons given in text. </w:t>
      </w:r>
      <w:ins w:id="449" w:author="Miller, Jay D -FS" w:date="2017-06-07T09:50:00Z">
        <w:r w:rsidR="00193995">
          <w:rPr>
            <w:rFonts w:ascii="Times New Roman" w:hAnsi="Times New Roman" w:cs="Times New Roman"/>
            <w:b/>
          </w:rPr>
          <w:t xml:space="preserve"> </w:t>
        </w:r>
      </w:ins>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647B77B1" w:rsidR="00234E49" w:rsidRDefault="00EE6942"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FABBE47" wp14:editId="3567F2A5">
            <wp:extent cx="4051935" cy="5402580"/>
            <wp:effectExtent l="0" t="0" r="1206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8-19.png"/>
                    <pic:cNvPicPr/>
                  </pic:nvPicPr>
                  <pic:blipFill>
                    <a:blip r:embed="rId12">
                      <a:extLst>
                        <a:ext uri="{28A0092B-C50C-407E-A947-70E740481C1C}">
                          <a14:useLocalDpi xmlns:a14="http://schemas.microsoft.com/office/drawing/2010/main" val="0"/>
                        </a:ext>
                      </a:extLst>
                    </a:blip>
                    <a:stretch>
                      <a:fillRect/>
                    </a:stretch>
                  </pic:blipFill>
                  <pic:spPr>
                    <a:xfrm>
                      <a:off x="0" y="0"/>
                      <a:ext cx="4051935" cy="5402580"/>
                    </a:xfrm>
                    <a:prstGeom prst="rect">
                      <a:avLst/>
                    </a:prstGeom>
                  </pic:spPr>
                </pic:pic>
              </a:graphicData>
            </a:graphic>
          </wp:inline>
        </w:drawing>
      </w:r>
    </w:p>
    <w:p w14:paraId="33A3AD5E" w14:textId="36338871"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del w:id="450" w:author="Jens Stevens" w:date="2017-08-19T18:03:00Z">
        <w:r w:rsidR="00486747" w:rsidDel="00B657E6">
          <w:rPr>
            <w:rFonts w:ascii="Times New Roman" w:hAnsi="Times New Roman" w:cs="Times New Roman"/>
            <w:b/>
          </w:rPr>
          <w:delText>3</w:delText>
        </w:r>
      </w:del>
      <w:ins w:id="451" w:author="Jens Stevens" w:date="2017-08-19T18:03:00Z">
        <w:r w:rsidR="00B657E6">
          <w:rPr>
            <w:rFonts w:ascii="Times New Roman" w:hAnsi="Times New Roman" w:cs="Times New Roman"/>
            <w:b/>
          </w:rPr>
          <w:t>4</w:t>
        </w:r>
      </w:ins>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 xml:space="preserve">in </w:t>
      </w:r>
      <w:ins w:id="452" w:author="Jens Stevens" w:date="2017-08-16T18:19:00Z">
        <w:r w:rsidR="001F12B1">
          <w:rPr>
            <w:rFonts w:ascii="Times New Roman" w:hAnsi="Times New Roman" w:cs="Times New Roman"/>
          </w:rPr>
          <w:t xml:space="preserve">mean annual </w:t>
        </w:r>
      </w:ins>
      <w:r>
        <w:rPr>
          <w:rFonts w:ascii="Times New Roman" w:hAnsi="Times New Roman" w:cs="Times New Roman"/>
        </w:rPr>
        <w:t>SDC</w:t>
      </w:r>
      <w:r w:rsidR="005D785C">
        <w:rPr>
          <w:rFonts w:ascii="Times New Roman" w:hAnsi="Times New Roman" w:cs="Times New Roman"/>
        </w:rPr>
        <w:t xml:space="preserve"> </w:t>
      </w:r>
      <w:del w:id="453" w:author="Jens Stevens" w:date="2017-08-16T18:19:00Z">
        <w:r w:rsidR="005D785C" w:rsidDel="001F12B1">
          <w:rPr>
            <w:rFonts w:ascii="Times New Roman" w:hAnsi="Times New Roman" w:cs="Times New Roman"/>
          </w:rPr>
          <w:delText xml:space="preserve">mean annual </w:delText>
        </w:r>
      </w:del>
      <w:r w:rsidR="005D785C">
        <w:rPr>
          <w:rFonts w:ascii="Times New Roman" w:hAnsi="Times New Roman" w:cs="Times New Roman"/>
        </w:rPr>
        <w:t>(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w:t>
      </w:r>
      <w:ins w:id="454" w:author="Jens Stevens" w:date="2017-08-16T18:19:00Z">
        <w:r w:rsidR="001F12B1">
          <w:rPr>
            <w:rFonts w:ascii="Times New Roman" w:hAnsi="Times New Roman" w:cs="Times New Roman"/>
          </w:rPr>
          <w:t xml:space="preserve">during the burn window </w:t>
        </w:r>
      </w:ins>
      <w:r w:rsidR="005D785C">
        <w:rPr>
          <w:rFonts w:ascii="Times New Roman" w:hAnsi="Times New Roman" w:cs="Times New Roman"/>
        </w:rPr>
        <w:t>(</w:t>
      </w:r>
      <w:del w:id="455" w:author="Jens Stevens" w:date="2017-08-16T18:19:00Z">
        <w:r w:rsidR="005D785C" w:rsidDel="001F12B1">
          <w:rPr>
            <w:rFonts w:ascii="Times New Roman" w:hAnsi="Times New Roman" w:cs="Times New Roman"/>
          </w:rPr>
          <w:delText>c</w:delText>
        </w:r>
      </w:del>
      <w:ins w:id="456" w:author="Jens Stevens" w:date="2017-08-16T18:19:00Z">
        <w:r w:rsidR="001F12B1">
          <w:rPr>
            <w:rFonts w:ascii="Times New Roman" w:hAnsi="Times New Roman" w:cs="Times New Roman"/>
          </w:rPr>
          <w:t>b</w:t>
        </w:r>
      </w:ins>
      <w:r w:rsidR="005D785C">
        <w:rPr>
          <w:rFonts w:ascii="Times New Roman" w:hAnsi="Times New Roman" w:cs="Times New Roman"/>
        </w:rPr>
        <w:t>),</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w:t>
      </w:r>
      <w:del w:id="457" w:author="Jens Stevens" w:date="2017-08-16T18:19:00Z">
        <w:r w:rsidR="005D785C" w:rsidDel="001F12B1">
          <w:rPr>
            <w:rFonts w:ascii="Times New Roman" w:hAnsi="Times New Roman" w:cs="Times New Roman"/>
          </w:rPr>
          <w:delText>e</w:delText>
        </w:r>
      </w:del>
      <w:ins w:id="458" w:author="Jens Stevens" w:date="2017-08-16T18:19:00Z">
        <w:r w:rsidR="001F12B1">
          <w:rPr>
            <w:rFonts w:ascii="Times New Roman" w:hAnsi="Times New Roman" w:cs="Times New Roman"/>
          </w:rPr>
          <w:t>c</w:t>
        </w:r>
      </w:ins>
      <w:r w:rsidR="005D785C">
        <w:rPr>
          <w:rFonts w:ascii="Times New Roman" w:hAnsi="Times New Roman" w:cs="Times New Roman"/>
        </w:rPr>
        <w:t>).</w:t>
      </w:r>
      <w:r>
        <w:rPr>
          <w:rFonts w:ascii="Times New Roman" w:hAnsi="Times New Roman" w:cs="Times New Roman"/>
        </w:rPr>
        <w:t xml:space="preserve"> </w:t>
      </w:r>
      <w:del w:id="459" w:author="Jens Stevens" w:date="2017-08-19T18:54:00Z">
        <w:r w:rsidR="005D785C" w:rsidDel="0098379B">
          <w:rPr>
            <w:rFonts w:ascii="Times New Roman" w:hAnsi="Times New Roman" w:cs="Times New Roman"/>
          </w:rPr>
          <w:delText>Panels (b, d, f) show 5-year moving averages of annual data from panels (a, c, e) respectively.</w:delText>
        </w:r>
      </w:del>
    </w:p>
    <w:p w14:paraId="236E7F39" w14:textId="259D18E8" w:rsidR="005D785C" w:rsidRPr="0022348B" w:rsidRDefault="0067364F" w:rsidP="005D785C">
      <w:pPr>
        <w:spacing w:line="480" w:lineRule="auto"/>
        <w:rPr>
          <w:rFonts w:ascii="Times New Roman" w:hAnsi="Times New Roman" w:cs="Times New Roman"/>
        </w:rPr>
      </w:pPr>
      <w:r>
        <w:rPr>
          <w:rFonts w:ascii="Times New Roman" w:hAnsi="Times New Roman" w:cs="Times New Roman"/>
        </w:rPr>
        <w:t>[1</w:t>
      </w:r>
      <w:r w:rsidR="005D785C">
        <w:rPr>
          <w:rFonts w:ascii="Times New Roman" w:hAnsi="Times New Roman" w:cs="Times New Roman"/>
        </w:rPr>
        <w:t xml:space="preserve"> column figure]</w:t>
      </w:r>
    </w:p>
    <w:p w14:paraId="293ECB9D" w14:textId="381EF65E" w:rsidR="0022348B" w:rsidRDefault="0098379B" w:rsidP="0022348B">
      <w:pPr>
        <w:spacing w:line="480" w:lineRule="auto"/>
        <w:rPr>
          <w:rFonts w:ascii="Times New Roman" w:hAnsi="Times New Roman" w:cs="Times New Roman"/>
        </w:rPr>
      </w:pPr>
      <w:r w:rsidRPr="00A35744">
        <w:rPr>
          <w:rFonts w:ascii="Times New Roman" w:hAnsi="Times New Roman" w:cs="Times New Roman"/>
          <w:noProof/>
          <w:lang w:eastAsia="en-US"/>
        </w:rPr>
        <w:drawing>
          <wp:inline distT="0" distB="0" distL="0" distR="0" wp14:anchorId="16DE53FC" wp14:editId="5CC34399">
            <wp:extent cx="2623538" cy="6746240"/>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8-19.png"/>
                    <pic:cNvPicPr/>
                  </pic:nvPicPr>
                  <pic:blipFill>
                    <a:blip r:embed="rId13">
                      <a:extLst>
                        <a:ext uri="{28A0092B-C50C-407E-A947-70E740481C1C}">
                          <a14:useLocalDpi xmlns:a14="http://schemas.microsoft.com/office/drawing/2010/main" val="0"/>
                        </a:ext>
                      </a:extLst>
                    </a:blip>
                    <a:stretch>
                      <a:fillRect/>
                    </a:stretch>
                  </pic:blipFill>
                  <pic:spPr>
                    <a:xfrm>
                      <a:off x="0" y="0"/>
                      <a:ext cx="2624354" cy="6748337"/>
                    </a:xfrm>
                    <a:prstGeom prst="rect">
                      <a:avLst/>
                    </a:prstGeom>
                  </pic:spPr>
                </pic:pic>
              </a:graphicData>
            </a:graphic>
          </wp:inline>
        </w:drawing>
      </w:r>
    </w:p>
    <w:p w14:paraId="28DDEA62" w14:textId="7C096D45"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 xml:space="preserve">Figure </w:t>
      </w:r>
      <w:del w:id="460" w:author="Jens Stevens" w:date="2017-08-19T18:03:00Z">
        <w:r w:rsidR="006F457E" w:rsidDel="00B657E6">
          <w:rPr>
            <w:rFonts w:ascii="Times New Roman" w:hAnsi="Times New Roman" w:cs="Times New Roman"/>
            <w:b/>
          </w:rPr>
          <w:delText>4</w:delText>
        </w:r>
      </w:del>
      <w:ins w:id="461" w:author="Jens Stevens" w:date="2017-08-19T18:03:00Z">
        <w:r w:rsidR="00B657E6">
          <w:rPr>
            <w:rFonts w:ascii="Times New Roman" w:hAnsi="Times New Roman" w:cs="Times New Roman"/>
            <w:b/>
          </w:rPr>
          <w:t>5</w:t>
        </w:r>
      </w:ins>
      <w:r>
        <w:rPr>
          <w:rFonts w:ascii="Times New Roman" w:hAnsi="Times New Roman" w:cs="Times New Roman"/>
        </w:rPr>
        <w:t xml:space="preserve">: Increase in cumulative stand-replacing area greater than 120 m from edge </w:t>
      </w:r>
      <w:r w:rsidR="00495EDE">
        <w:rPr>
          <w:rFonts w:ascii="Times New Roman" w:hAnsi="Times New Roman" w:cs="Times New Roman"/>
        </w:rPr>
        <w:t>since 1984</w:t>
      </w:r>
      <w:r>
        <w:rPr>
          <w:rFonts w:ascii="Times New Roman" w:hAnsi="Times New Roman" w:cs="Times New Roman"/>
        </w:rPr>
        <w:t>, by agency</w:t>
      </w:r>
      <w:r w:rsidR="00D3122B">
        <w:rPr>
          <w:rFonts w:ascii="Times New Roman" w:hAnsi="Times New Roman" w:cs="Times New Roman"/>
        </w:rPr>
        <w:t xml:space="preserve"> (CAL FIRE [CDF], US National Park Service [NPS] and US Forest Service [USFS]).</w:t>
      </w:r>
      <w:r w:rsidR="00495EDE">
        <w:rPr>
          <w:rFonts w:ascii="Times New Roman" w:hAnsi="Times New Roman" w:cs="Times New Roman"/>
        </w:rPr>
        <w:t xml:space="preserve"> “0” represents the value in 1984</w:t>
      </w:r>
      <w:ins w:id="462" w:author="Jens Stevens" w:date="2017-08-27T16:31:00Z">
        <w:r w:rsidR="00A35744">
          <w:rPr>
            <w:rFonts w:ascii="Times New Roman" w:hAnsi="Times New Roman" w:cs="Times New Roman"/>
          </w:rPr>
          <w:t>,</w:t>
        </w:r>
      </w:ins>
      <w:ins w:id="463" w:author="Malcolm North" w:date="2017-08-26T08:29:00Z">
        <w:r w:rsidR="00A32643">
          <w:rPr>
            <w:rFonts w:ascii="Times New Roman" w:hAnsi="Times New Roman" w:cs="Times New Roman"/>
          </w:rPr>
          <w:t xml:space="preserve"> as </w:t>
        </w:r>
      </w:ins>
      <w:del w:id="464" w:author="Malcolm North" w:date="2017-08-26T08:29:00Z">
        <w:r w:rsidR="00495EDE" w:rsidDel="00A32643">
          <w:rPr>
            <w:rFonts w:ascii="Times New Roman" w:hAnsi="Times New Roman" w:cs="Times New Roman"/>
          </w:rPr>
          <w:delText xml:space="preserve">; </w:delText>
        </w:r>
      </w:del>
      <w:r w:rsidR="00495EDE">
        <w:rPr>
          <w:rFonts w:ascii="Times New Roman" w:hAnsi="Times New Roman" w:cs="Times New Roman"/>
        </w:rPr>
        <w:t>no mapped fires were available before then.</w:t>
      </w:r>
      <w:r w:rsidR="00204181">
        <w:rPr>
          <w:rFonts w:ascii="Times New Roman" w:hAnsi="Times New Roman" w:cs="Times New Roman"/>
        </w:rPr>
        <w:t xml:space="preserve"> </w:t>
      </w:r>
      <w:ins w:id="465" w:author="Jens Stevens" w:date="2017-08-20T10:34:00Z">
        <w:r w:rsidR="008678A5">
          <w:rPr>
            <w:rFonts w:ascii="Times New Roman" w:hAnsi="Times New Roman" w:cs="Times New Roman"/>
          </w:rPr>
          <w:t>In 2015, the cumulative area was 19760 ha for CDF (12.6% of total burned area for CDF), 3499 ha for NPS (3.0% of total burned area for NPS), and 1669378 ha for USFS (7.8% of the total burned area for USFS).</w:t>
        </w:r>
      </w:ins>
    </w:p>
    <w:p w14:paraId="65AFB9E0" w14:textId="350F1F23" w:rsid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8F85F1" w14:textId="77777777" w:rsidR="006F457E" w:rsidRDefault="006F457E" w:rsidP="00486747">
      <w:pPr>
        <w:spacing w:line="480" w:lineRule="auto"/>
        <w:rPr>
          <w:rFonts w:ascii="Times New Roman" w:hAnsi="Times New Roman" w:cs="Times New Roman"/>
        </w:rPr>
      </w:pPr>
    </w:p>
    <w:p w14:paraId="3A4F7FF8" w14:textId="77777777" w:rsidR="006F457E" w:rsidRDefault="006F457E" w:rsidP="006F457E">
      <w:pPr>
        <w:spacing w:line="480" w:lineRule="auto"/>
        <w:rPr>
          <w:rFonts w:ascii="Times New Roman" w:hAnsi="Times New Roman" w:cs="Times New Roman"/>
          <w:b/>
        </w:rPr>
      </w:pPr>
    </w:p>
    <w:p w14:paraId="5C9B91AA" w14:textId="77777777" w:rsidR="006F457E" w:rsidRDefault="006F457E" w:rsidP="006F457E">
      <w:pPr>
        <w:spacing w:line="480" w:lineRule="auto"/>
        <w:rPr>
          <w:rFonts w:ascii="Times New Roman" w:hAnsi="Times New Roman" w:cs="Times New Roman"/>
          <w:b/>
        </w:rPr>
      </w:pPr>
    </w:p>
    <w:p w14:paraId="43D9D5C2" w14:textId="77777777" w:rsidR="006F457E" w:rsidRDefault="006F457E" w:rsidP="006F457E">
      <w:pPr>
        <w:spacing w:line="480" w:lineRule="auto"/>
        <w:rPr>
          <w:rFonts w:ascii="Times New Roman" w:hAnsi="Times New Roman" w:cs="Times New Roman"/>
          <w:b/>
        </w:rPr>
      </w:pPr>
    </w:p>
    <w:p w14:paraId="585C8FE7" w14:textId="77777777" w:rsidR="006F457E" w:rsidRDefault="006F457E" w:rsidP="006F457E">
      <w:pPr>
        <w:spacing w:line="480" w:lineRule="auto"/>
        <w:rPr>
          <w:rFonts w:ascii="Times New Roman" w:hAnsi="Times New Roman" w:cs="Times New Roman"/>
          <w:b/>
        </w:rPr>
      </w:pPr>
    </w:p>
    <w:p w14:paraId="0538AF79" w14:textId="77777777" w:rsidR="006F457E" w:rsidRDefault="006F457E" w:rsidP="006F457E">
      <w:pPr>
        <w:spacing w:line="480" w:lineRule="auto"/>
        <w:rPr>
          <w:rFonts w:ascii="Times New Roman" w:hAnsi="Times New Roman" w:cs="Times New Roman"/>
          <w:b/>
        </w:rPr>
      </w:pPr>
    </w:p>
    <w:p w14:paraId="02FC82A9" w14:textId="77777777" w:rsidR="006F457E" w:rsidRDefault="006F457E" w:rsidP="006F457E">
      <w:pPr>
        <w:spacing w:line="480" w:lineRule="auto"/>
        <w:rPr>
          <w:rFonts w:ascii="Times New Roman" w:hAnsi="Times New Roman" w:cs="Times New Roman"/>
          <w:b/>
        </w:rPr>
      </w:pPr>
    </w:p>
    <w:p w14:paraId="2B0F1E50" w14:textId="77777777" w:rsidR="006F457E" w:rsidRDefault="006F457E" w:rsidP="006F457E">
      <w:pPr>
        <w:spacing w:line="480" w:lineRule="auto"/>
        <w:rPr>
          <w:rFonts w:ascii="Times New Roman" w:hAnsi="Times New Roman" w:cs="Times New Roman"/>
          <w:b/>
        </w:rPr>
      </w:pPr>
    </w:p>
    <w:p w14:paraId="62509079" w14:textId="2023F905" w:rsidR="006F457E" w:rsidRDefault="006F457E" w:rsidP="006F457E">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del w:id="466" w:author="Jens Stevens" w:date="2017-08-19T23:42:00Z">
        <w:r w:rsidDel="003511CF">
          <w:rPr>
            <w:rFonts w:ascii="Times New Roman" w:hAnsi="Times New Roman" w:cs="Times New Roman"/>
            <w:b/>
          </w:rPr>
          <w:delText>5</w:delText>
        </w:r>
      </w:del>
      <w:ins w:id="467" w:author="Jens Stevens" w:date="2017-08-19T23:42:00Z">
        <w:r w:rsidR="003511CF">
          <w:rPr>
            <w:rFonts w:ascii="Times New Roman" w:hAnsi="Times New Roman" w:cs="Times New Roman"/>
            <w:b/>
          </w:rPr>
          <w:t>6</w:t>
        </w:r>
      </w:ins>
      <w:r>
        <w:rPr>
          <w:rFonts w:ascii="Times New Roman" w:hAnsi="Times New Roman" w:cs="Times New Roman"/>
        </w:rPr>
        <w:t xml:space="preserve">: Examples of SDC for a range of fires. Fires in the same row have similar areas and percent high-severity, corresponding to numbers 1-8 in Figure 3. SDC values are shown on </w:t>
      </w:r>
      <w:ins w:id="468" w:author="Malcolm North" w:date="2017-08-26T08:30:00Z">
        <w:r w:rsidR="00A32643">
          <w:rPr>
            <w:rFonts w:ascii="Times New Roman" w:hAnsi="Times New Roman" w:cs="Times New Roman"/>
          </w:rPr>
          <w:t xml:space="preserve">the </w:t>
        </w:r>
      </w:ins>
      <w:r>
        <w:rPr>
          <w:rFonts w:ascii="Times New Roman" w:hAnsi="Times New Roman" w:cs="Times New Roman"/>
        </w:rPr>
        <w:t xml:space="preserve">figure. Fires in the right column have lower SDC values than </w:t>
      </w:r>
      <w:proofErr w:type="gramStart"/>
      <w:r>
        <w:rPr>
          <w:rFonts w:ascii="Times New Roman" w:hAnsi="Times New Roman" w:cs="Times New Roman"/>
        </w:rPr>
        <w:t>comparably-sized</w:t>
      </w:r>
      <w:proofErr w:type="gramEnd"/>
      <w:r>
        <w:rPr>
          <w:rFonts w:ascii="Times New Roman" w:hAnsi="Times New Roman" w:cs="Times New Roman"/>
        </w:rPr>
        <w:t xml:space="preserve"> fires in the left column.</w:t>
      </w:r>
    </w:p>
    <w:p w14:paraId="47C3535D" w14:textId="77777777" w:rsidR="006F457E" w:rsidRDefault="006F457E" w:rsidP="006F457E">
      <w:pPr>
        <w:spacing w:line="480" w:lineRule="auto"/>
        <w:rPr>
          <w:rFonts w:ascii="Times New Roman" w:hAnsi="Times New Roman" w:cs="Times New Roman"/>
        </w:rPr>
      </w:pPr>
      <w:r>
        <w:rPr>
          <w:rFonts w:ascii="Times New Roman" w:hAnsi="Times New Roman" w:cs="Times New Roman"/>
        </w:rPr>
        <w:t>[2-column figure]</w:t>
      </w:r>
    </w:p>
    <w:p w14:paraId="574E35E2" w14:textId="485BCC52" w:rsidR="007E2D6E" w:rsidRPr="005F26EB" w:rsidRDefault="003511CF" w:rsidP="005F26E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F327148" wp14:editId="112AB430">
            <wp:extent cx="3823335" cy="6372225"/>
            <wp:effectExtent l="0" t="0" r="1206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2017-08-19.png"/>
                    <pic:cNvPicPr/>
                  </pic:nvPicPr>
                  <pic:blipFill>
                    <a:blip r:embed="rId15">
                      <a:extLst>
                        <a:ext uri="{28A0092B-C50C-407E-A947-70E740481C1C}">
                          <a14:useLocalDpi xmlns:a14="http://schemas.microsoft.com/office/drawing/2010/main" val="0"/>
                        </a:ext>
                      </a:extLst>
                    </a:blip>
                    <a:stretch>
                      <a:fillRect/>
                    </a:stretch>
                  </pic:blipFill>
                  <pic:spPr>
                    <a:xfrm>
                      <a:off x="0" y="0"/>
                      <a:ext cx="3824494" cy="6374156"/>
                    </a:xfrm>
                    <a:prstGeom prst="rect">
                      <a:avLst/>
                    </a:prstGeom>
                  </pic:spPr>
                </pic:pic>
              </a:graphicData>
            </a:graphic>
          </wp:inline>
        </w:drawing>
      </w:r>
    </w:p>
    <w:sectPr w:rsidR="007E2D6E" w:rsidRPr="005F26EB" w:rsidSect="0075060F">
      <w:pgSz w:w="12240" w:h="15840"/>
      <w:pgMar w:top="1440" w:right="1440" w:bottom="1440" w:left="1440" w:header="720" w:footer="720" w:gutter="0"/>
      <w:lnNumType w:countBy="1" w:restart="continuous"/>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55774" w15:done="0"/>
  <w15:commentEx w15:paraId="6B0BD3D9" w15:done="0"/>
  <w15:commentEx w15:paraId="01A7356E" w15:done="0"/>
  <w15:commentEx w15:paraId="52DE32C5" w15:done="0"/>
  <w15:commentEx w15:paraId="663ECDED" w15:done="0"/>
  <w15:commentEx w15:paraId="529B85C7" w15:done="0"/>
  <w15:commentEx w15:paraId="17910901" w15:done="0"/>
  <w15:commentEx w15:paraId="3644F1FE" w15:done="0"/>
  <w15:commentEx w15:paraId="6AC83122" w15:done="0"/>
  <w15:commentEx w15:paraId="06BAC5FD" w15:done="0"/>
  <w15:commentEx w15:paraId="10C4C0B7" w15:done="0"/>
  <w15:commentEx w15:paraId="63A4AA9A" w15:done="0"/>
  <w15:commentEx w15:paraId="12A8C474" w15:done="0"/>
  <w15:commentEx w15:paraId="4875AF65" w15:done="0"/>
  <w15:commentEx w15:paraId="3394D195" w15:done="0"/>
  <w15:commentEx w15:paraId="2FD2B66F" w15:done="0"/>
  <w15:commentEx w15:paraId="66E0724C" w15:done="0"/>
  <w15:commentEx w15:paraId="6A0C4ABE" w15:done="0"/>
  <w15:commentEx w15:paraId="19608218" w15:done="0"/>
  <w15:commentEx w15:paraId="644F445C" w15:done="0"/>
  <w15:commentEx w15:paraId="19F675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5D86A1" w14:textId="77777777" w:rsidR="00204A03" w:rsidRDefault="00204A03" w:rsidP="00D55DA2">
      <w:r>
        <w:separator/>
      </w:r>
    </w:p>
  </w:endnote>
  <w:endnote w:type="continuationSeparator" w:id="0">
    <w:p w14:paraId="17777B75" w14:textId="77777777" w:rsidR="00204A03" w:rsidRDefault="00204A03"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204A03" w:rsidRDefault="00204A0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204A03" w:rsidRDefault="00204A03"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204A03" w:rsidRDefault="00204A03"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3F37">
      <w:rPr>
        <w:rStyle w:val="PageNumber"/>
        <w:noProof/>
      </w:rPr>
      <w:t>3</w:t>
    </w:r>
    <w:r>
      <w:rPr>
        <w:rStyle w:val="PageNumber"/>
      </w:rPr>
      <w:fldChar w:fldCharType="end"/>
    </w:r>
  </w:p>
  <w:p w14:paraId="09AADF06" w14:textId="77777777" w:rsidR="00204A03" w:rsidRDefault="00204A03"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C7D81" w14:textId="77777777" w:rsidR="00204A03" w:rsidRDefault="00204A03" w:rsidP="00D55DA2">
      <w:r>
        <w:separator/>
      </w:r>
    </w:p>
  </w:footnote>
  <w:footnote w:type="continuationSeparator" w:id="0">
    <w:p w14:paraId="3925768C" w14:textId="77777777" w:rsidR="00204A03" w:rsidRDefault="00204A03" w:rsidP="00D55DA2">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North">
    <w15:presenceInfo w15:providerId="None" w15:userId="Malcolm North"/>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orest Ecol Management&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0ppaavf8t2zvwe9f0oxa5rcervz0wedp050&quot;&gt;UCB PD Research&lt;record-ids&gt;&lt;item&gt;5&lt;/item&gt;&lt;item&gt;470&lt;/item&gt;&lt;item&gt;638&lt;/item&gt;&lt;item&gt;673&lt;/item&gt;&lt;item&gt;845&lt;/item&gt;&lt;item&gt;1090&lt;/item&gt;&lt;item&gt;1100&lt;/item&gt;&lt;item&gt;1123&lt;/item&gt;&lt;item&gt;1132&lt;/item&gt;&lt;item&gt;1226&lt;/item&gt;&lt;item&gt;1699&lt;/item&gt;&lt;item&gt;1758&lt;/item&gt;&lt;item&gt;1816&lt;/item&gt;&lt;item&gt;1887&lt;/item&gt;&lt;item&gt;1935&lt;/item&gt;&lt;item&gt;2184&lt;/item&gt;&lt;item&gt;2190&lt;/item&gt;&lt;item&gt;2191&lt;/item&gt;&lt;item&gt;2238&lt;/item&gt;&lt;item&gt;2247&lt;/item&gt;&lt;item&gt;2448&lt;/item&gt;&lt;item&gt;2541&lt;/item&gt;&lt;item&gt;2626&lt;/item&gt;&lt;item&gt;2648&lt;/item&gt;&lt;item&gt;2745&lt;/item&gt;&lt;item&gt;2748&lt;/item&gt;&lt;item&gt;2769&lt;/item&gt;&lt;item&gt;2802&lt;/item&gt;&lt;item&gt;2875&lt;/item&gt;&lt;item&gt;3082&lt;/item&gt;&lt;item&gt;3085&lt;/item&gt;&lt;item&gt;3121&lt;/item&gt;&lt;item&gt;3151&lt;/item&gt;&lt;item&gt;3156&lt;/item&gt;&lt;item&gt;3170&lt;/item&gt;&lt;item&gt;3252&lt;/item&gt;&lt;item&gt;3314&lt;/item&gt;&lt;item&gt;3315&lt;/item&gt;&lt;item&gt;3327&lt;/item&gt;&lt;item&gt;3333&lt;/item&gt;&lt;item&gt;3336&lt;/item&gt;&lt;item&gt;3349&lt;/item&gt;&lt;item&gt;3351&lt;/item&gt;&lt;item&gt;3352&lt;/item&gt;&lt;item&gt;3386&lt;/item&gt;&lt;item&gt;3458&lt;/item&gt;&lt;item&gt;3459&lt;/item&gt;&lt;item&gt;3463&lt;/item&gt;&lt;item&gt;3464&lt;/item&gt;&lt;item&gt;3465&lt;/item&gt;&lt;item&gt;3468&lt;/item&gt;&lt;item&gt;3469&lt;/item&gt;&lt;item&gt;3470&lt;/item&gt;&lt;item&gt;3485&lt;/item&gt;&lt;item&gt;3486&lt;/item&gt;&lt;item&gt;3487&lt;/item&gt;&lt;item&gt;3488&lt;/item&gt;&lt;/record-ids&gt;&lt;/item&gt;&lt;/Libraries&gt;"/>
  </w:docVars>
  <w:rsids>
    <w:rsidRoot w:val="00BF3424"/>
    <w:rsid w:val="00001C6F"/>
    <w:rsid w:val="00003301"/>
    <w:rsid w:val="00003478"/>
    <w:rsid w:val="000034ED"/>
    <w:rsid w:val="000042C3"/>
    <w:rsid w:val="00007270"/>
    <w:rsid w:val="00012955"/>
    <w:rsid w:val="000178A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D43"/>
    <w:rsid w:val="00066F63"/>
    <w:rsid w:val="0007030B"/>
    <w:rsid w:val="0007073A"/>
    <w:rsid w:val="000732D6"/>
    <w:rsid w:val="00076EE7"/>
    <w:rsid w:val="0008070D"/>
    <w:rsid w:val="000838C2"/>
    <w:rsid w:val="00083AF0"/>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2E98"/>
    <w:rsid w:val="000C4C4D"/>
    <w:rsid w:val="000D0551"/>
    <w:rsid w:val="000D085D"/>
    <w:rsid w:val="000D21FB"/>
    <w:rsid w:val="000D2B66"/>
    <w:rsid w:val="000D387D"/>
    <w:rsid w:val="000D434C"/>
    <w:rsid w:val="000D4E63"/>
    <w:rsid w:val="000D6138"/>
    <w:rsid w:val="000D621A"/>
    <w:rsid w:val="000D64C1"/>
    <w:rsid w:val="000D7297"/>
    <w:rsid w:val="000E10DE"/>
    <w:rsid w:val="000E1805"/>
    <w:rsid w:val="000E22F7"/>
    <w:rsid w:val="000E26C3"/>
    <w:rsid w:val="000E7979"/>
    <w:rsid w:val="000E7998"/>
    <w:rsid w:val="0011119C"/>
    <w:rsid w:val="001146A6"/>
    <w:rsid w:val="00114D8A"/>
    <w:rsid w:val="00115ACD"/>
    <w:rsid w:val="00117F3F"/>
    <w:rsid w:val="00121D51"/>
    <w:rsid w:val="001301FF"/>
    <w:rsid w:val="00135306"/>
    <w:rsid w:val="00136040"/>
    <w:rsid w:val="0014116E"/>
    <w:rsid w:val="00141755"/>
    <w:rsid w:val="00141A27"/>
    <w:rsid w:val="001422F4"/>
    <w:rsid w:val="00142C62"/>
    <w:rsid w:val="00144031"/>
    <w:rsid w:val="00144420"/>
    <w:rsid w:val="00145280"/>
    <w:rsid w:val="00145DA4"/>
    <w:rsid w:val="0014643E"/>
    <w:rsid w:val="0014669D"/>
    <w:rsid w:val="00146F6E"/>
    <w:rsid w:val="00157DF7"/>
    <w:rsid w:val="0016145E"/>
    <w:rsid w:val="00163046"/>
    <w:rsid w:val="00166CC8"/>
    <w:rsid w:val="00167A1C"/>
    <w:rsid w:val="001703BE"/>
    <w:rsid w:val="001724C1"/>
    <w:rsid w:val="0017329B"/>
    <w:rsid w:val="00174497"/>
    <w:rsid w:val="00177CFF"/>
    <w:rsid w:val="00181DBD"/>
    <w:rsid w:val="00182937"/>
    <w:rsid w:val="00184665"/>
    <w:rsid w:val="00184CAE"/>
    <w:rsid w:val="0019088C"/>
    <w:rsid w:val="00191F05"/>
    <w:rsid w:val="00191F4A"/>
    <w:rsid w:val="0019286A"/>
    <w:rsid w:val="00193995"/>
    <w:rsid w:val="001940B8"/>
    <w:rsid w:val="001955A3"/>
    <w:rsid w:val="001A2965"/>
    <w:rsid w:val="001A3B97"/>
    <w:rsid w:val="001A629B"/>
    <w:rsid w:val="001A6D0B"/>
    <w:rsid w:val="001B262E"/>
    <w:rsid w:val="001B3AE9"/>
    <w:rsid w:val="001B67D7"/>
    <w:rsid w:val="001B79F8"/>
    <w:rsid w:val="001C2421"/>
    <w:rsid w:val="001C48C1"/>
    <w:rsid w:val="001C756D"/>
    <w:rsid w:val="001D14E2"/>
    <w:rsid w:val="001D3EE0"/>
    <w:rsid w:val="001D768E"/>
    <w:rsid w:val="001E57A1"/>
    <w:rsid w:val="001E69A9"/>
    <w:rsid w:val="001E6A34"/>
    <w:rsid w:val="001F12B1"/>
    <w:rsid w:val="001F265D"/>
    <w:rsid w:val="001F3DE4"/>
    <w:rsid w:val="001F431F"/>
    <w:rsid w:val="00204181"/>
    <w:rsid w:val="00204A03"/>
    <w:rsid w:val="00206855"/>
    <w:rsid w:val="00211BDE"/>
    <w:rsid w:val="0021259C"/>
    <w:rsid w:val="00213523"/>
    <w:rsid w:val="00222366"/>
    <w:rsid w:val="0022348B"/>
    <w:rsid w:val="0022444B"/>
    <w:rsid w:val="00226E4C"/>
    <w:rsid w:val="002278AF"/>
    <w:rsid w:val="00230B00"/>
    <w:rsid w:val="002323D4"/>
    <w:rsid w:val="00233FE9"/>
    <w:rsid w:val="0023430A"/>
    <w:rsid w:val="00234E49"/>
    <w:rsid w:val="00235D07"/>
    <w:rsid w:val="00236D3D"/>
    <w:rsid w:val="00240AA7"/>
    <w:rsid w:val="00242577"/>
    <w:rsid w:val="00242AC1"/>
    <w:rsid w:val="002443FE"/>
    <w:rsid w:val="0024763A"/>
    <w:rsid w:val="00250334"/>
    <w:rsid w:val="00250498"/>
    <w:rsid w:val="00255E0B"/>
    <w:rsid w:val="002608DB"/>
    <w:rsid w:val="00261730"/>
    <w:rsid w:val="00261B20"/>
    <w:rsid w:val="00263C7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174"/>
    <w:rsid w:val="002B496E"/>
    <w:rsid w:val="002B7CBC"/>
    <w:rsid w:val="002C2E48"/>
    <w:rsid w:val="002C3E31"/>
    <w:rsid w:val="002C6D76"/>
    <w:rsid w:val="002C74F9"/>
    <w:rsid w:val="002E035B"/>
    <w:rsid w:val="002E23F9"/>
    <w:rsid w:val="002E488E"/>
    <w:rsid w:val="002F17AB"/>
    <w:rsid w:val="002F28B6"/>
    <w:rsid w:val="002F4166"/>
    <w:rsid w:val="002F4CED"/>
    <w:rsid w:val="002F5B52"/>
    <w:rsid w:val="002F5E13"/>
    <w:rsid w:val="003005F4"/>
    <w:rsid w:val="0030118F"/>
    <w:rsid w:val="003013DD"/>
    <w:rsid w:val="00303175"/>
    <w:rsid w:val="00304322"/>
    <w:rsid w:val="00306DDE"/>
    <w:rsid w:val="00306FA1"/>
    <w:rsid w:val="00321BB0"/>
    <w:rsid w:val="0032228A"/>
    <w:rsid w:val="00330578"/>
    <w:rsid w:val="00336096"/>
    <w:rsid w:val="0034364A"/>
    <w:rsid w:val="00345A2A"/>
    <w:rsid w:val="00345D27"/>
    <w:rsid w:val="00350309"/>
    <w:rsid w:val="003511CF"/>
    <w:rsid w:val="00351EAB"/>
    <w:rsid w:val="00353048"/>
    <w:rsid w:val="00354DDC"/>
    <w:rsid w:val="00361115"/>
    <w:rsid w:val="00363CA1"/>
    <w:rsid w:val="00364834"/>
    <w:rsid w:val="003655A3"/>
    <w:rsid w:val="00370C5E"/>
    <w:rsid w:val="0037169C"/>
    <w:rsid w:val="003720BD"/>
    <w:rsid w:val="00372B2D"/>
    <w:rsid w:val="00375CC8"/>
    <w:rsid w:val="003774CC"/>
    <w:rsid w:val="00380B80"/>
    <w:rsid w:val="003815A9"/>
    <w:rsid w:val="00383FE2"/>
    <w:rsid w:val="0038697D"/>
    <w:rsid w:val="00393A51"/>
    <w:rsid w:val="00393BC7"/>
    <w:rsid w:val="003A0ABB"/>
    <w:rsid w:val="003B07EC"/>
    <w:rsid w:val="003B1907"/>
    <w:rsid w:val="003C2951"/>
    <w:rsid w:val="003C77F4"/>
    <w:rsid w:val="003C7A79"/>
    <w:rsid w:val="003C7DBB"/>
    <w:rsid w:val="003D273E"/>
    <w:rsid w:val="003D42C0"/>
    <w:rsid w:val="003D43A4"/>
    <w:rsid w:val="003D4882"/>
    <w:rsid w:val="003D663E"/>
    <w:rsid w:val="003E2C9A"/>
    <w:rsid w:val="003E3E80"/>
    <w:rsid w:val="003E401C"/>
    <w:rsid w:val="003E5D9A"/>
    <w:rsid w:val="003E627C"/>
    <w:rsid w:val="003F001A"/>
    <w:rsid w:val="003F172A"/>
    <w:rsid w:val="003F4FF7"/>
    <w:rsid w:val="003F69B0"/>
    <w:rsid w:val="003F7608"/>
    <w:rsid w:val="00400651"/>
    <w:rsid w:val="00401EC1"/>
    <w:rsid w:val="004049FF"/>
    <w:rsid w:val="00406919"/>
    <w:rsid w:val="00415143"/>
    <w:rsid w:val="004151BA"/>
    <w:rsid w:val="004152FC"/>
    <w:rsid w:val="0042022B"/>
    <w:rsid w:val="0042069B"/>
    <w:rsid w:val="00423B47"/>
    <w:rsid w:val="004254BD"/>
    <w:rsid w:val="00425786"/>
    <w:rsid w:val="00426E09"/>
    <w:rsid w:val="0043254B"/>
    <w:rsid w:val="0043647D"/>
    <w:rsid w:val="00440373"/>
    <w:rsid w:val="004406D6"/>
    <w:rsid w:val="00444F59"/>
    <w:rsid w:val="004450CE"/>
    <w:rsid w:val="00445631"/>
    <w:rsid w:val="0044673E"/>
    <w:rsid w:val="00447673"/>
    <w:rsid w:val="0045048F"/>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5EDE"/>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0673F"/>
    <w:rsid w:val="00513017"/>
    <w:rsid w:val="00513760"/>
    <w:rsid w:val="005148CB"/>
    <w:rsid w:val="0051571C"/>
    <w:rsid w:val="00516841"/>
    <w:rsid w:val="00517A95"/>
    <w:rsid w:val="00517C0E"/>
    <w:rsid w:val="00527EC9"/>
    <w:rsid w:val="00530CA1"/>
    <w:rsid w:val="00533CFE"/>
    <w:rsid w:val="0053644A"/>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311A"/>
    <w:rsid w:val="005931B9"/>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072C"/>
    <w:rsid w:val="005F13B3"/>
    <w:rsid w:val="005F262F"/>
    <w:rsid w:val="005F26EB"/>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364F"/>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457E"/>
    <w:rsid w:val="006F57A3"/>
    <w:rsid w:val="006F5BCD"/>
    <w:rsid w:val="006F7E76"/>
    <w:rsid w:val="006F7FF1"/>
    <w:rsid w:val="00701169"/>
    <w:rsid w:val="00704D2F"/>
    <w:rsid w:val="00707242"/>
    <w:rsid w:val="0070726F"/>
    <w:rsid w:val="00710A13"/>
    <w:rsid w:val="007110FE"/>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5C1C"/>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398F"/>
    <w:rsid w:val="007C5043"/>
    <w:rsid w:val="007C5926"/>
    <w:rsid w:val="007C6207"/>
    <w:rsid w:val="007D14DF"/>
    <w:rsid w:val="007D2FE4"/>
    <w:rsid w:val="007D3A0A"/>
    <w:rsid w:val="007D6FBF"/>
    <w:rsid w:val="007E2D6E"/>
    <w:rsid w:val="007E6B9A"/>
    <w:rsid w:val="007E6BF2"/>
    <w:rsid w:val="007E78E5"/>
    <w:rsid w:val="007F1B68"/>
    <w:rsid w:val="007F386F"/>
    <w:rsid w:val="007F6184"/>
    <w:rsid w:val="0080167A"/>
    <w:rsid w:val="00805AAB"/>
    <w:rsid w:val="00806C1D"/>
    <w:rsid w:val="008126F8"/>
    <w:rsid w:val="00812D8E"/>
    <w:rsid w:val="0081321A"/>
    <w:rsid w:val="00814BFA"/>
    <w:rsid w:val="00824F51"/>
    <w:rsid w:val="00825753"/>
    <w:rsid w:val="00830CCF"/>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8A5"/>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1BEB"/>
    <w:rsid w:val="008C2638"/>
    <w:rsid w:val="008C3D2C"/>
    <w:rsid w:val="008C449F"/>
    <w:rsid w:val="008C631D"/>
    <w:rsid w:val="008D1E11"/>
    <w:rsid w:val="008E0759"/>
    <w:rsid w:val="008E0951"/>
    <w:rsid w:val="008E3A02"/>
    <w:rsid w:val="008E5ECB"/>
    <w:rsid w:val="008E5FD2"/>
    <w:rsid w:val="008E7C93"/>
    <w:rsid w:val="008F2CB8"/>
    <w:rsid w:val="009041EB"/>
    <w:rsid w:val="0090486A"/>
    <w:rsid w:val="009051C8"/>
    <w:rsid w:val="00906316"/>
    <w:rsid w:val="00906656"/>
    <w:rsid w:val="00906BCE"/>
    <w:rsid w:val="00912306"/>
    <w:rsid w:val="009123C1"/>
    <w:rsid w:val="00913BAE"/>
    <w:rsid w:val="009158C6"/>
    <w:rsid w:val="00922657"/>
    <w:rsid w:val="009230B3"/>
    <w:rsid w:val="00927329"/>
    <w:rsid w:val="0092786B"/>
    <w:rsid w:val="009313B8"/>
    <w:rsid w:val="009314EC"/>
    <w:rsid w:val="0094262F"/>
    <w:rsid w:val="00943E93"/>
    <w:rsid w:val="00960833"/>
    <w:rsid w:val="00965789"/>
    <w:rsid w:val="009663C4"/>
    <w:rsid w:val="0096710F"/>
    <w:rsid w:val="0096712B"/>
    <w:rsid w:val="0097114C"/>
    <w:rsid w:val="009738E8"/>
    <w:rsid w:val="00976901"/>
    <w:rsid w:val="009772C6"/>
    <w:rsid w:val="00977A78"/>
    <w:rsid w:val="00981A4A"/>
    <w:rsid w:val="009821EE"/>
    <w:rsid w:val="0098355F"/>
    <w:rsid w:val="0098379B"/>
    <w:rsid w:val="0098480B"/>
    <w:rsid w:val="00985548"/>
    <w:rsid w:val="00985B59"/>
    <w:rsid w:val="00987ECC"/>
    <w:rsid w:val="009915F8"/>
    <w:rsid w:val="0099322B"/>
    <w:rsid w:val="009969FC"/>
    <w:rsid w:val="009A0266"/>
    <w:rsid w:val="009A1C3A"/>
    <w:rsid w:val="009A277D"/>
    <w:rsid w:val="009A4A8D"/>
    <w:rsid w:val="009A5099"/>
    <w:rsid w:val="009A601A"/>
    <w:rsid w:val="009A7917"/>
    <w:rsid w:val="009A7F53"/>
    <w:rsid w:val="009B1809"/>
    <w:rsid w:val="009B1D37"/>
    <w:rsid w:val="009B2832"/>
    <w:rsid w:val="009B3B32"/>
    <w:rsid w:val="009B3F48"/>
    <w:rsid w:val="009B4CDC"/>
    <w:rsid w:val="009B4DAB"/>
    <w:rsid w:val="009B55C1"/>
    <w:rsid w:val="009B5781"/>
    <w:rsid w:val="009B5FCA"/>
    <w:rsid w:val="009B769F"/>
    <w:rsid w:val="009C5487"/>
    <w:rsid w:val="009C595A"/>
    <w:rsid w:val="009C5EB9"/>
    <w:rsid w:val="009C72B0"/>
    <w:rsid w:val="009D00A6"/>
    <w:rsid w:val="009D20B4"/>
    <w:rsid w:val="009D4BF7"/>
    <w:rsid w:val="009E0AF4"/>
    <w:rsid w:val="009E1323"/>
    <w:rsid w:val="009E1FB9"/>
    <w:rsid w:val="009E34EE"/>
    <w:rsid w:val="009E3E08"/>
    <w:rsid w:val="009F0BE3"/>
    <w:rsid w:val="009F37EF"/>
    <w:rsid w:val="009F56EA"/>
    <w:rsid w:val="00A0249F"/>
    <w:rsid w:val="00A043A9"/>
    <w:rsid w:val="00A05F05"/>
    <w:rsid w:val="00A1048F"/>
    <w:rsid w:val="00A121ED"/>
    <w:rsid w:val="00A16F93"/>
    <w:rsid w:val="00A20F6C"/>
    <w:rsid w:val="00A21CDA"/>
    <w:rsid w:val="00A21F29"/>
    <w:rsid w:val="00A243BA"/>
    <w:rsid w:val="00A247F8"/>
    <w:rsid w:val="00A2611B"/>
    <w:rsid w:val="00A26AED"/>
    <w:rsid w:val="00A27DF5"/>
    <w:rsid w:val="00A30B20"/>
    <w:rsid w:val="00A31394"/>
    <w:rsid w:val="00A31BE6"/>
    <w:rsid w:val="00A32643"/>
    <w:rsid w:val="00A33F37"/>
    <w:rsid w:val="00A35744"/>
    <w:rsid w:val="00A36968"/>
    <w:rsid w:val="00A43BEE"/>
    <w:rsid w:val="00A46DE2"/>
    <w:rsid w:val="00A46EE4"/>
    <w:rsid w:val="00A518A3"/>
    <w:rsid w:val="00A52C94"/>
    <w:rsid w:val="00A54935"/>
    <w:rsid w:val="00A55A4C"/>
    <w:rsid w:val="00A63051"/>
    <w:rsid w:val="00A636FB"/>
    <w:rsid w:val="00A63FD2"/>
    <w:rsid w:val="00A66A32"/>
    <w:rsid w:val="00A72B54"/>
    <w:rsid w:val="00A73785"/>
    <w:rsid w:val="00A75FA9"/>
    <w:rsid w:val="00A77A17"/>
    <w:rsid w:val="00A8027E"/>
    <w:rsid w:val="00A839EB"/>
    <w:rsid w:val="00A85A5D"/>
    <w:rsid w:val="00A91A42"/>
    <w:rsid w:val="00A9202A"/>
    <w:rsid w:val="00A97187"/>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1145"/>
    <w:rsid w:val="00AE4A3A"/>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021"/>
    <w:rsid w:val="00B25DFF"/>
    <w:rsid w:val="00B27B65"/>
    <w:rsid w:val="00B316C1"/>
    <w:rsid w:val="00B319F3"/>
    <w:rsid w:val="00B32074"/>
    <w:rsid w:val="00B342F5"/>
    <w:rsid w:val="00B36F74"/>
    <w:rsid w:val="00B424AC"/>
    <w:rsid w:val="00B42F23"/>
    <w:rsid w:val="00B50E2B"/>
    <w:rsid w:val="00B51E92"/>
    <w:rsid w:val="00B525C4"/>
    <w:rsid w:val="00B52C4E"/>
    <w:rsid w:val="00B55ECB"/>
    <w:rsid w:val="00B56EF7"/>
    <w:rsid w:val="00B62C24"/>
    <w:rsid w:val="00B642E0"/>
    <w:rsid w:val="00B643CC"/>
    <w:rsid w:val="00B657E6"/>
    <w:rsid w:val="00B67300"/>
    <w:rsid w:val="00B77F07"/>
    <w:rsid w:val="00B80042"/>
    <w:rsid w:val="00B81470"/>
    <w:rsid w:val="00B84E42"/>
    <w:rsid w:val="00B91069"/>
    <w:rsid w:val="00B94CDA"/>
    <w:rsid w:val="00B94E67"/>
    <w:rsid w:val="00B959C3"/>
    <w:rsid w:val="00B95F01"/>
    <w:rsid w:val="00BA1466"/>
    <w:rsid w:val="00BA46BE"/>
    <w:rsid w:val="00BA611B"/>
    <w:rsid w:val="00BB1F84"/>
    <w:rsid w:val="00BB24D7"/>
    <w:rsid w:val="00BB35B4"/>
    <w:rsid w:val="00BC2E6C"/>
    <w:rsid w:val="00BC301A"/>
    <w:rsid w:val="00BC79FA"/>
    <w:rsid w:val="00BD0C1E"/>
    <w:rsid w:val="00BD0EAC"/>
    <w:rsid w:val="00BD2BAD"/>
    <w:rsid w:val="00BD41B7"/>
    <w:rsid w:val="00BD5B4D"/>
    <w:rsid w:val="00BD6496"/>
    <w:rsid w:val="00BD7085"/>
    <w:rsid w:val="00BE4CCA"/>
    <w:rsid w:val="00BE5496"/>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230C4"/>
    <w:rsid w:val="00C24BAE"/>
    <w:rsid w:val="00C25EA2"/>
    <w:rsid w:val="00C30968"/>
    <w:rsid w:val="00C35B4F"/>
    <w:rsid w:val="00C377CA"/>
    <w:rsid w:val="00C37E3D"/>
    <w:rsid w:val="00C41509"/>
    <w:rsid w:val="00C42E61"/>
    <w:rsid w:val="00C4360B"/>
    <w:rsid w:val="00C44245"/>
    <w:rsid w:val="00C537C6"/>
    <w:rsid w:val="00C53A96"/>
    <w:rsid w:val="00C5450E"/>
    <w:rsid w:val="00C55E23"/>
    <w:rsid w:val="00C6221E"/>
    <w:rsid w:val="00C63D00"/>
    <w:rsid w:val="00C843FD"/>
    <w:rsid w:val="00C862DC"/>
    <w:rsid w:val="00C91445"/>
    <w:rsid w:val="00C91E79"/>
    <w:rsid w:val="00C920A0"/>
    <w:rsid w:val="00C9780E"/>
    <w:rsid w:val="00CA5F49"/>
    <w:rsid w:val="00CA64EA"/>
    <w:rsid w:val="00CB1183"/>
    <w:rsid w:val="00CC2925"/>
    <w:rsid w:val="00CC5781"/>
    <w:rsid w:val="00CC61A1"/>
    <w:rsid w:val="00CD2066"/>
    <w:rsid w:val="00CD45BA"/>
    <w:rsid w:val="00CD49F1"/>
    <w:rsid w:val="00CD5CD5"/>
    <w:rsid w:val="00CE40CC"/>
    <w:rsid w:val="00CE4A3C"/>
    <w:rsid w:val="00CE76FD"/>
    <w:rsid w:val="00CF2DE8"/>
    <w:rsid w:val="00CF465F"/>
    <w:rsid w:val="00CF62F0"/>
    <w:rsid w:val="00D0563E"/>
    <w:rsid w:val="00D14105"/>
    <w:rsid w:val="00D16654"/>
    <w:rsid w:val="00D1680F"/>
    <w:rsid w:val="00D17FE9"/>
    <w:rsid w:val="00D20ABC"/>
    <w:rsid w:val="00D24153"/>
    <w:rsid w:val="00D259F0"/>
    <w:rsid w:val="00D2614D"/>
    <w:rsid w:val="00D3122B"/>
    <w:rsid w:val="00D34161"/>
    <w:rsid w:val="00D36BD2"/>
    <w:rsid w:val="00D37C7C"/>
    <w:rsid w:val="00D401DB"/>
    <w:rsid w:val="00D418B6"/>
    <w:rsid w:val="00D45535"/>
    <w:rsid w:val="00D46BB4"/>
    <w:rsid w:val="00D55940"/>
    <w:rsid w:val="00D55DA2"/>
    <w:rsid w:val="00D60D9D"/>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B564F"/>
    <w:rsid w:val="00DB597A"/>
    <w:rsid w:val="00DC05C2"/>
    <w:rsid w:val="00DC0835"/>
    <w:rsid w:val="00DC3403"/>
    <w:rsid w:val="00DD0876"/>
    <w:rsid w:val="00DD1DE4"/>
    <w:rsid w:val="00DD38BA"/>
    <w:rsid w:val="00DD52CB"/>
    <w:rsid w:val="00DD7DDD"/>
    <w:rsid w:val="00DE0CAD"/>
    <w:rsid w:val="00DE1695"/>
    <w:rsid w:val="00DE6FC0"/>
    <w:rsid w:val="00DF1599"/>
    <w:rsid w:val="00DF2ECD"/>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1B8C"/>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2E3"/>
    <w:rsid w:val="00EC2326"/>
    <w:rsid w:val="00EC35F5"/>
    <w:rsid w:val="00EC5101"/>
    <w:rsid w:val="00EC5AD2"/>
    <w:rsid w:val="00EC795E"/>
    <w:rsid w:val="00ED028C"/>
    <w:rsid w:val="00ED03C6"/>
    <w:rsid w:val="00ED0407"/>
    <w:rsid w:val="00EE4175"/>
    <w:rsid w:val="00EE469B"/>
    <w:rsid w:val="00EE6942"/>
    <w:rsid w:val="00EE6C23"/>
    <w:rsid w:val="00EF0280"/>
    <w:rsid w:val="00EF0F8D"/>
    <w:rsid w:val="00EF18DA"/>
    <w:rsid w:val="00EF3115"/>
    <w:rsid w:val="00EF4E76"/>
    <w:rsid w:val="00EF60D6"/>
    <w:rsid w:val="00F00B26"/>
    <w:rsid w:val="00F02AC5"/>
    <w:rsid w:val="00F03B93"/>
    <w:rsid w:val="00F04F4A"/>
    <w:rsid w:val="00F06E99"/>
    <w:rsid w:val="00F10447"/>
    <w:rsid w:val="00F10ADE"/>
    <w:rsid w:val="00F10E1A"/>
    <w:rsid w:val="00F11928"/>
    <w:rsid w:val="00F139F7"/>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57600"/>
    <w:rsid w:val="00F6044C"/>
    <w:rsid w:val="00F654CC"/>
    <w:rsid w:val="00F679CB"/>
    <w:rsid w:val="00F7083F"/>
    <w:rsid w:val="00F72739"/>
    <w:rsid w:val="00F74D40"/>
    <w:rsid w:val="00F80C17"/>
    <w:rsid w:val="00F838AD"/>
    <w:rsid w:val="00F948C1"/>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0030"/>
    <w:rsid w:val="00FF4931"/>
    <w:rsid w:val="00FF5FC2"/>
    <w:rsid w:val="00FF716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1E9363-F1EE-4941-9739-49B47D2C2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4</Pages>
  <Words>16196</Words>
  <Characters>92323</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8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4</cp:revision>
  <cp:lastPrinted>2017-05-17T17:59:00Z</cp:lastPrinted>
  <dcterms:created xsi:type="dcterms:W3CDTF">2017-08-27T19:57:00Z</dcterms:created>
  <dcterms:modified xsi:type="dcterms:W3CDTF">2017-08-27T22:20:00Z</dcterms:modified>
</cp:coreProperties>
</file>